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210518"/>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21051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91A394B" w14:textId="77777777" w:rsidR="00480242"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6E14CA82" w14:textId="77777777" w:rsidR="00480242" w:rsidRDefault="007734F0">
          <w:pPr>
            <w:pStyle w:val="TOC1"/>
            <w:tabs>
              <w:tab w:val="right" w:leader="dot" w:pos="9016"/>
            </w:tabs>
            <w:rPr>
              <w:noProof/>
              <w:lang w:eastAsia="en-AU"/>
            </w:rPr>
          </w:pPr>
          <w:hyperlink w:anchor="_Toc419210518" w:history="1">
            <w:r w:rsidR="00480242" w:rsidRPr="00C3293B">
              <w:rPr>
                <w:rStyle w:val="Hyperlink"/>
                <w:noProof/>
              </w:rPr>
              <w:t>Abstract</w:t>
            </w:r>
            <w:r w:rsidR="00480242">
              <w:rPr>
                <w:noProof/>
                <w:webHidden/>
              </w:rPr>
              <w:tab/>
            </w:r>
            <w:r w:rsidR="00480242">
              <w:rPr>
                <w:noProof/>
                <w:webHidden/>
              </w:rPr>
              <w:fldChar w:fldCharType="begin"/>
            </w:r>
            <w:r w:rsidR="00480242">
              <w:rPr>
                <w:noProof/>
                <w:webHidden/>
              </w:rPr>
              <w:instrText xml:space="preserve"> PAGEREF _Toc419210518 \h </w:instrText>
            </w:r>
            <w:r w:rsidR="00480242">
              <w:rPr>
                <w:noProof/>
                <w:webHidden/>
              </w:rPr>
            </w:r>
            <w:r w:rsidR="00480242">
              <w:rPr>
                <w:noProof/>
                <w:webHidden/>
              </w:rPr>
              <w:fldChar w:fldCharType="separate"/>
            </w:r>
            <w:r w:rsidR="00DE3E9F">
              <w:rPr>
                <w:noProof/>
                <w:webHidden/>
              </w:rPr>
              <w:t>i</w:t>
            </w:r>
            <w:r w:rsidR="00480242">
              <w:rPr>
                <w:noProof/>
                <w:webHidden/>
              </w:rPr>
              <w:fldChar w:fldCharType="end"/>
            </w:r>
          </w:hyperlink>
        </w:p>
        <w:p w14:paraId="2EA9DC62" w14:textId="77777777" w:rsidR="00480242" w:rsidRDefault="007734F0">
          <w:pPr>
            <w:pStyle w:val="TOC1"/>
            <w:tabs>
              <w:tab w:val="right" w:leader="dot" w:pos="9016"/>
            </w:tabs>
            <w:rPr>
              <w:noProof/>
              <w:lang w:eastAsia="en-AU"/>
            </w:rPr>
          </w:pPr>
          <w:hyperlink w:anchor="_Toc419210519" w:history="1">
            <w:r w:rsidR="00480242" w:rsidRPr="00C3293B">
              <w:rPr>
                <w:rStyle w:val="Hyperlink"/>
                <w:noProof/>
              </w:rPr>
              <w:t>Table of Contents</w:t>
            </w:r>
            <w:r w:rsidR="00480242">
              <w:rPr>
                <w:noProof/>
                <w:webHidden/>
              </w:rPr>
              <w:tab/>
            </w:r>
            <w:r w:rsidR="00480242">
              <w:rPr>
                <w:noProof/>
                <w:webHidden/>
              </w:rPr>
              <w:fldChar w:fldCharType="begin"/>
            </w:r>
            <w:r w:rsidR="00480242">
              <w:rPr>
                <w:noProof/>
                <w:webHidden/>
              </w:rPr>
              <w:instrText xml:space="preserve"> PAGEREF _Toc419210519 \h </w:instrText>
            </w:r>
            <w:r w:rsidR="00480242">
              <w:rPr>
                <w:noProof/>
                <w:webHidden/>
              </w:rPr>
            </w:r>
            <w:r w:rsidR="00480242">
              <w:rPr>
                <w:noProof/>
                <w:webHidden/>
              </w:rPr>
              <w:fldChar w:fldCharType="separate"/>
            </w:r>
            <w:r w:rsidR="00DE3E9F">
              <w:rPr>
                <w:noProof/>
                <w:webHidden/>
              </w:rPr>
              <w:t>ii</w:t>
            </w:r>
            <w:r w:rsidR="00480242">
              <w:rPr>
                <w:noProof/>
                <w:webHidden/>
              </w:rPr>
              <w:fldChar w:fldCharType="end"/>
            </w:r>
          </w:hyperlink>
        </w:p>
        <w:p w14:paraId="45785885" w14:textId="77777777" w:rsidR="00480242" w:rsidRDefault="007734F0">
          <w:pPr>
            <w:pStyle w:val="TOC1"/>
            <w:tabs>
              <w:tab w:val="right" w:leader="dot" w:pos="9016"/>
            </w:tabs>
            <w:rPr>
              <w:noProof/>
              <w:lang w:eastAsia="en-AU"/>
            </w:rPr>
          </w:pPr>
          <w:hyperlink w:anchor="_Toc419210520" w:history="1">
            <w:r w:rsidR="00480242" w:rsidRPr="00C3293B">
              <w:rPr>
                <w:rStyle w:val="Hyperlink"/>
                <w:noProof/>
              </w:rPr>
              <w:t>List of Figures</w:t>
            </w:r>
            <w:r w:rsidR="00480242">
              <w:rPr>
                <w:noProof/>
                <w:webHidden/>
              </w:rPr>
              <w:tab/>
            </w:r>
            <w:r w:rsidR="00480242">
              <w:rPr>
                <w:noProof/>
                <w:webHidden/>
              </w:rPr>
              <w:fldChar w:fldCharType="begin"/>
            </w:r>
            <w:r w:rsidR="00480242">
              <w:rPr>
                <w:noProof/>
                <w:webHidden/>
              </w:rPr>
              <w:instrText xml:space="preserve"> PAGEREF _Toc419210520 \h </w:instrText>
            </w:r>
            <w:r w:rsidR="00480242">
              <w:rPr>
                <w:noProof/>
                <w:webHidden/>
              </w:rPr>
            </w:r>
            <w:r w:rsidR="00480242">
              <w:rPr>
                <w:noProof/>
                <w:webHidden/>
              </w:rPr>
              <w:fldChar w:fldCharType="separate"/>
            </w:r>
            <w:r w:rsidR="00DE3E9F">
              <w:rPr>
                <w:noProof/>
                <w:webHidden/>
              </w:rPr>
              <w:t>v</w:t>
            </w:r>
            <w:r w:rsidR="00480242">
              <w:rPr>
                <w:noProof/>
                <w:webHidden/>
              </w:rPr>
              <w:fldChar w:fldCharType="end"/>
            </w:r>
          </w:hyperlink>
        </w:p>
        <w:p w14:paraId="34E8B3A5" w14:textId="77777777" w:rsidR="00480242" w:rsidRDefault="007734F0">
          <w:pPr>
            <w:pStyle w:val="TOC1"/>
            <w:tabs>
              <w:tab w:val="left" w:pos="440"/>
              <w:tab w:val="right" w:leader="dot" w:pos="9016"/>
            </w:tabs>
            <w:rPr>
              <w:noProof/>
              <w:lang w:eastAsia="en-AU"/>
            </w:rPr>
          </w:pPr>
          <w:hyperlink w:anchor="_Toc419210521" w:history="1">
            <w:r w:rsidR="00480242" w:rsidRPr="00C3293B">
              <w:rPr>
                <w:rStyle w:val="Hyperlink"/>
                <w:noProof/>
              </w:rPr>
              <w:t>1</w:t>
            </w:r>
            <w:r w:rsidR="00480242">
              <w:rPr>
                <w:noProof/>
                <w:lang w:eastAsia="en-AU"/>
              </w:rPr>
              <w:tab/>
            </w:r>
            <w:r w:rsidR="00480242" w:rsidRPr="00C3293B">
              <w:rPr>
                <w:rStyle w:val="Hyperlink"/>
                <w:noProof/>
              </w:rPr>
              <w:t>Introduction</w:t>
            </w:r>
            <w:r w:rsidR="00480242">
              <w:rPr>
                <w:noProof/>
                <w:webHidden/>
              </w:rPr>
              <w:tab/>
            </w:r>
            <w:r w:rsidR="00480242">
              <w:rPr>
                <w:noProof/>
                <w:webHidden/>
              </w:rPr>
              <w:fldChar w:fldCharType="begin"/>
            </w:r>
            <w:r w:rsidR="00480242">
              <w:rPr>
                <w:noProof/>
                <w:webHidden/>
              </w:rPr>
              <w:instrText xml:space="preserve"> PAGEREF _Toc419210521 \h </w:instrText>
            </w:r>
            <w:r w:rsidR="00480242">
              <w:rPr>
                <w:noProof/>
                <w:webHidden/>
              </w:rPr>
            </w:r>
            <w:r w:rsidR="00480242">
              <w:rPr>
                <w:noProof/>
                <w:webHidden/>
              </w:rPr>
              <w:fldChar w:fldCharType="separate"/>
            </w:r>
            <w:r w:rsidR="00DE3E9F">
              <w:rPr>
                <w:noProof/>
                <w:webHidden/>
              </w:rPr>
              <w:t>1</w:t>
            </w:r>
            <w:r w:rsidR="00480242">
              <w:rPr>
                <w:noProof/>
                <w:webHidden/>
              </w:rPr>
              <w:fldChar w:fldCharType="end"/>
            </w:r>
          </w:hyperlink>
        </w:p>
        <w:p w14:paraId="5E4085CD" w14:textId="77777777" w:rsidR="00480242" w:rsidRDefault="007734F0">
          <w:pPr>
            <w:pStyle w:val="TOC1"/>
            <w:tabs>
              <w:tab w:val="left" w:pos="440"/>
              <w:tab w:val="right" w:leader="dot" w:pos="9016"/>
            </w:tabs>
            <w:rPr>
              <w:noProof/>
              <w:lang w:eastAsia="en-AU"/>
            </w:rPr>
          </w:pPr>
          <w:hyperlink w:anchor="_Toc419210522" w:history="1">
            <w:r w:rsidR="00480242" w:rsidRPr="00C3293B">
              <w:rPr>
                <w:rStyle w:val="Hyperlink"/>
                <w:noProof/>
              </w:rPr>
              <w:t>2</w:t>
            </w:r>
            <w:r w:rsidR="00480242">
              <w:rPr>
                <w:noProof/>
                <w:lang w:eastAsia="en-AU"/>
              </w:rPr>
              <w:tab/>
            </w:r>
            <w:r w:rsidR="00480242" w:rsidRPr="00C3293B">
              <w:rPr>
                <w:rStyle w:val="Hyperlink"/>
                <w:noProof/>
              </w:rPr>
              <w:t>Literature Survey</w:t>
            </w:r>
            <w:r w:rsidR="00480242">
              <w:rPr>
                <w:noProof/>
                <w:webHidden/>
              </w:rPr>
              <w:tab/>
            </w:r>
            <w:r w:rsidR="00480242">
              <w:rPr>
                <w:noProof/>
                <w:webHidden/>
              </w:rPr>
              <w:fldChar w:fldCharType="begin"/>
            </w:r>
            <w:r w:rsidR="00480242">
              <w:rPr>
                <w:noProof/>
                <w:webHidden/>
              </w:rPr>
              <w:instrText xml:space="preserve"> PAGEREF _Toc419210522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6C59E089" w14:textId="77777777" w:rsidR="00480242" w:rsidRDefault="007734F0">
          <w:pPr>
            <w:pStyle w:val="TOC2"/>
            <w:tabs>
              <w:tab w:val="left" w:pos="880"/>
              <w:tab w:val="right" w:leader="dot" w:pos="9016"/>
            </w:tabs>
            <w:rPr>
              <w:noProof/>
              <w:lang w:eastAsia="en-AU"/>
            </w:rPr>
          </w:pPr>
          <w:hyperlink w:anchor="_Toc419210523" w:history="1">
            <w:r w:rsidR="00480242" w:rsidRPr="00C3293B">
              <w:rPr>
                <w:rStyle w:val="Hyperlink"/>
                <w:noProof/>
              </w:rPr>
              <w:t>2.1</w:t>
            </w:r>
            <w:r w:rsidR="00480242">
              <w:rPr>
                <w:noProof/>
                <w:lang w:eastAsia="en-AU"/>
              </w:rPr>
              <w:tab/>
            </w:r>
            <w:r w:rsidR="00480242" w:rsidRPr="00C3293B">
              <w:rPr>
                <w:rStyle w:val="Hyperlink"/>
                <w:noProof/>
              </w:rPr>
              <w:t>Metallic Glasses (MGs)</w:t>
            </w:r>
            <w:r w:rsidR="00480242">
              <w:rPr>
                <w:noProof/>
                <w:webHidden/>
              </w:rPr>
              <w:tab/>
            </w:r>
            <w:r w:rsidR="00480242">
              <w:rPr>
                <w:noProof/>
                <w:webHidden/>
              </w:rPr>
              <w:fldChar w:fldCharType="begin"/>
            </w:r>
            <w:r w:rsidR="00480242">
              <w:rPr>
                <w:noProof/>
                <w:webHidden/>
              </w:rPr>
              <w:instrText xml:space="preserve"> PAGEREF _Toc419210523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F07EA85" w14:textId="77777777" w:rsidR="00480242" w:rsidRDefault="007734F0">
          <w:pPr>
            <w:pStyle w:val="TOC3"/>
            <w:tabs>
              <w:tab w:val="left" w:pos="1320"/>
              <w:tab w:val="right" w:leader="dot" w:pos="9016"/>
            </w:tabs>
            <w:rPr>
              <w:noProof/>
              <w:lang w:eastAsia="en-AU"/>
            </w:rPr>
          </w:pPr>
          <w:hyperlink w:anchor="_Toc419210524" w:history="1">
            <w:r w:rsidR="00480242" w:rsidRPr="00C3293B">
              <w:rPr>
                <w:rStyle w:val="Hyperlink"/>
                <w:noProof/>
              </w:rPr>
              <w:t>2.1.1</w:t>
            </w:r>
            <w:r w:rsidR="00480242">
              <w:rPr>
                <w:noProof/>
                <w:lang w:eastAsia="en-AU"/>
              </w:rPr>
              <w:tab/>
            </w:r>
            <w:r w:rsidR="00480242" w:rsidRPr="00C3293B">
              <w:rPr>
                <w:rStyle w:val="Hyperlink"/>
                <w:noProof/>
              </w:rPr>
              <w:t>MGs Properties</w:t>
            </w:r>
            <w:r w:rsidR="00480242">
              <w:rPr>
                <w:noProof/>
                <w:webHidden/>
              </w:rPr>
              <w:tab/>
            </w:r>
            <w:r w:rsidR="00480242">
              <w:rPr>
                <w:noProof/>
                <w:webHidden/>
              </w:rPr>
              <w:fldChar w:fldCharType="begin"/>
            </w:r>
            <w:r w:rsidR="00480242">
              <w:rPr>
                <w:noProof/>
                <w:webHidden/>
              </w:rPr>
              <w:instrText xml:space="preserve"> PAGEREF _Toc419210524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7DBCC8CE" w14:textId="77777777" w:rsidR="00480242" w:rsidRDefault="007734F0">
          <w:pPr>
            <w:pStyle w:val="TOC3"/>
            <w:tabs>
              <w:tab w:val="left" w:pos="1320"/>
              <w:tab w:val="right" w:leader="dot" w:pos="9016"/>
            </w:tabs>
            <w:rPr>
              <w:noProof/>
              <w:lang w:eastAsia="en-AU"/>
            </w:rPr>
          </w:pPr>
          <w:hyperlink w:anchor="_Toc419210525" w:history="1">
            <w:r w:rsidR="00480242" w:rsidRPr="00C3293B">
              <w:rPr>
                <w:rStyle w:val="Hyperlink"/>
                <w:noProof/>
              </w:rPr>
              <w:t>2.1.2</w:t>
            </w:r>
            <w:r w:rsidR="00480242">
              <w:rPr>
                <w:noProof/>
                <w:lang w:eastAsia="en-AU"/>
              </w:rPr>
              <w:tab/>
            </w:r>
            <w:r w:rsidR="00480242" w:rsidRPr="00C3293B">
              <w:rPr>
                <w:rStyle w:val="Hyperlink"/>
                <w:noProof/>
              </w:rPr>
              <w:t>Theory of MG Production</w:t>
            </w:r>
            <w:r w:rsidR="00480242">
              <w:rPr>
                <w:noProof/>
                <w:webHidden/>
              </w:rPr>
              <w:tab/>
            </w:r>
            <w:r w:rsidR="00480242">
              <w:rPr>
                <w:noProof/>
                <w:webHidden/>
              </w:rPr>
              <w:fldChar w:fldCharType="begin"/>
            </w:r>
            <w:r w:rsidR="00480242">
              <w:rPr>
                <w:noProof/>
                <w:webHidden/>
              </w:rPr>
              <w:instrText xml:space="preserve"> PAGEREF _Toc419210525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E707488" w14:textId="77777777" w:rsidR="00480242" w:rsidRDefault="007734F0">
          <w:pPr>
            <w:pStyle w:val="TOC4"/>
            <w:tabs>
              <w:tab w:val="left" w:pos="1540"/>
              <w:tab w:val="right" w:leader="dot" w:pos="9016"/>
            </w:tabs>
            <w:rPr>
              <w:noProof/>
              <w:lang w:eastAsia="en-AU"/>
            </w:rPr>
          </w:pPr>
          <w:hyperlink w:anchor="_Toc419210526" w:history="1">
            <w:r w:rsidR="00480242" w:rsidRPr="00C3293B">
              <w:rPr>
                <w:rStyle w:val="Hyperlink"/>
                <w:noProof/>
              </w:rPr>
              <w:t>2.1.2.1</w:t>
            </w:r>
            <w:r w:rsidR="00480242">
              <w:rPr>
                <w:noProof/>
                <w:lang w:eastAsia="en-AU"/>
              </w:rPr>
              <w:tab/>
            </w:r>
            <w:r w:rsidR="00480242" w:rsidRPr="00C3293B">
              <w:rPr>
                <w:rStyle w:val="Hyperlink"/>
                <w:noProof/>
              </w:rPr>
              <w:t>Solidification, Super Cooled Liquid (SCL), and Glass Transition (</w:t>
            </w:r>
            <m:oMath>
              <m:r>
                <m:rPr>
                  <m:sty m:val="bi"/>
                </m:rPr>
                <w:rPr>
                  <w:rStyle w:val="Hyperlink"/>
                  <w:rFonts w:ascii="Cambria Math" w:hAnsi="Cambria Math"/>
                  <w:noProof/>
                </w:rPr>
                <m:t>Tg</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26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B335C3F" w14:textId="77777777" w:rsidR="00480242" w:rsidRDefault="007734F0">
          <w:pPr>
            <w:pStyle w:val="TOC4"/>
            <w:tabs>
              <w:tab w:val="left" w:pos="1540"/>
              <w:tab w:val="right" w:leader="dot" w:pos="9016"/>
            </w:tabs>
            <w:rPr>
              <w:noProof/>
              <w:lang w:eastAsia="en-AU"/>
            </w:rPr>
          </w:pPr>
          <w:hyperlink w:anchor="_Toc419210527" w:history="1">
            <w:r w:rsidR="00480242" w:rsidRPr="00C3293B">
              <w:rPr>
                <w:rStyle w:val="Hyperlink"/>
                <w:noProof/>
              </w:rPr>
              <w:t>2.1.2.2</w:t>
            </w:r>
            <w:r w:rsidR="00480242">
              <w:rPr>
                <w:noProof/>
                <w:lang w:eastAsia="en-AU"/>
              </w:rPr>
              <w:tab/>
            </w:r>
            <w:r w:rsidR="00480242" w:rsidRPr="00C3293B">
              <w:rPr>
                <w:rStyle w:val="Hyperlink"/>
                <w:noProof/>
              </w:rPr>
              <w:t>Glass Forming Ability (GFA) and Bulk Metallic Glasses (BMGs)</w:t>
            </w:r>
            <w:r w:rsidR="00480242">
              <w:rPr>
                <w:noProof/>
                <w:webHidden/>
              </w:rPr>
              <w:tab/>
            </w:r>
            <w:r w:rsidR="00480242">
              <w:rPr>
                <w:noProof/>
                <w:webHidden/>
              </w:rPr>
              <w:fldChar w:fldCharType="begin"/>
            </w:r>
            <w:r w:rsidR="00480242">
              <w:rPr>
                <w:noProof/>
                <w:webHidden/>
              </w:rPr>
              <w:instrText xml:space="preserve"> PAGEREF _Toc41921052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0C66CABC" w14:textId="77777777" w:rsidR="00480242" w:rsidRDefault="007734F0">
          <w:pPr>
            <w:pStyle w:val="TOC4"/>
            <w:tabs>
              <w:tab w:val="left" w:pos="1540"/>
              <w:tab w:val="right" w:leader="dot" w:pos="9016"/>
            </w:tabs>
            <w:rPr>
              <w:noProof/>
              <w:lang w:eastAsia="en-AU"/>
            </w:rPr>
          </w:pPr>
          <w:hyperlink w:anchor="_Toc419210528" w:history="1">
            <w:r w:rsidR="00480242" w:rsidRPr="00C3293B">
              <w:rPr>
                <w:rStyle w:val="Hyperlink"/>
                <w:noProof/>
              </w:rPr>
              <w:t>2.1.2.3</w:t>
            </w:r>
            <w:r w:rsidR="00480242">
              <w:rPr>
                <w:noProof/>
                <w:lang w:eastAsia="en-AU"/>
              </w:rPr>
              <w:tab/>
            </w:r>
            <w:r w:rsidR="00480242" w:rsidRPr="00C3293B">
              <w:rPr>
                <w:rStyle w:val="Hyperlink"/>
                <w:noProof/>
              </w:rPr>
              <w:t>BMG Manufacture Methods</w:t>
            </w:r>
            <w:r w:rsidR="00480242">
              <w:rPr>
                <w:noProof/>
                <w:webHidden/>
              </w:rPr>
              <w:tab/>
            </w:r>
            <w:r w:rsidR="00480242">
              <w:rPr>
                <w:noProof/>
                <w:webHidden/>
              </w:rPr>
              <w:fldChar w:fldCharType="begin"/>
            </w:r>
            <w:r w:rsidR="00480242">
              <w:rPr>
                <w:noProof/>
                <w:webHidden/>
              </w:rPr>
              <w:instrText xml:space="preserve"> PAGEREF _Toc419210528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5E7C4CB6" w14:textId="77777777" w:rsidR="00480242" w:rsidRDefault="007734F0">
          <w:pPr>
            <w:pStyle w:val="TOC5"/>
            <w:tabs>
              <w:tab w:val="left" w:pos="1880"/>
              <w:tab w:val="right" w:leader="dot" w:pos="9016"/>
            </w:tabs>
            <w:rPr>
              <w:noProof/>
              <w:lang w:eastAsia="en-AU"/>
            </w:rPr>
          </w:pPr>
          <w:hyperlink w:anchor="_Toc419210529" w:history="1">
            <w:r w:rsidR="00480242" w:rsidRPr="00C3293B">
              <w:rPr>
                <w:rStyle w:val="Hyperlink"/>
                <w:noProof/>
              </w:rPr>
              <w:t>2.1.2.3.1</w:t>
            </w:r>
            <w:r w:rsidR="00480242">
              <w:rPr>
                <w:noProof/>
                <w:lang w:eastAsia="en-AU"/>
              </w:rPr>
              <w:tab/>
            </w:r>
            <w:r w:rsidR="00480242" w:rsidRPr="00C3293B">
              <w:rPr>
                <w:rStyle w:val="Hyperlink"/>
                <w:noProof/>
              </w:rPr>
              <w:t>Thermoplastic Forming (TPF) Processing</w:t>
            </w:r>
            <w:r w:rsidR="00480242">
              <w:rPr>
                <w:noProof/>
                <w:webHidden/>
              </w:rPr>
              <w:tab/>
            </w:r>
            <w:r w:rsidR="00480242">
              <w:rPr>
                <w:noProof/>
                <w:webHidden/>
              </w:rPr>
              <w:fldChar w:fldCharType="begin"/>
            </w:r>
            <w:r w:rsidR="00480242">
              <w:rPr>
                <w:noProof/>
                <w:webHidden/>
              </w:rPr>
              <w:instrText xml:space="preserve"> PAGEREF _Toc419210529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6197C7B8" w14:textId="77777777" w:rsidR="00480242" w:rsidRDefault="007734F0">
          <w:pPr>
            <w:pStyle w:val="TOC2"/>
            <w:tabs>
              <w:tab w:val="left" w:pos="880"/>
              <w:tab w:val="right" w:leader="dot" w:pos="9016"/>
            </w:tabs>
            <w:rPr>
              <w:noProof/>
              <w:lang w:eastAsia="en-AU"/>
            </w:rPr>
          </w:pPr>
          <w:hyperlink w:anchor="_Toc419210530" w:history="1">
            <w:r w:rsidR="00480242" w:rsidRPr="00C3293B">
              <w:rPr>
                <w:rStyle w:val="Hyperlink"/>
                <w:noProof/>
              </w:rPr>
              <w:t>2.2</w:t>
            </w:r>
            <w:r w:rsidR="00480242">
              <w:rPr>
                <w:noProof/>
                <w:lang w:eastAsia="en-AU"/>
              </w:rPr>
              <w:tab/>
            </w:r>
            <w:r w:rsidR="00480242" w:rsidRPr="00C3293B">
              <w:rPr>
                <w:rStyle w:val="Hyperlink"/>
                <w:noProof/>
              </w:rPr>
              <w:t>Thin Films</w:t>
            </w:r>
            <w:r w:rsidR="00480242">
              <w:rPr>
                <w:noProof/>
                <w:webHidden/>
              </w:rPr>
              <w:tab/>
            </w:r>
            <w:r w:rsidR="00480242">
              <w:rPr>
                <w:noProof/>
                <w:webHidden/>
              </w:rPr>
              <w:fldChar w:fldCharType="begin"/>
            </w:r>
            <w:r w:rsidR="00480242">
              <w:rPr>
                <w:noProof/>
                <w:webHidden/>
              </w:rPr>
              <w:instrText xml:space="preserve"> PAGEREF _Toc419210530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16D5C360" w14:textId="77777777" w:rsidR="00480242" w:rsidRDefault="007734F0">
          <w:pPr>
            <w:pStyle w:val="TOC3"/>
            <w:tabs>
              <w:tab w:val="left" w:pos="1320"/>
              <w:tab w:val="right" w:leader="dot" w:pos="9016"/>
            </w:tabs>
            <w:rPr>
              <w:noProof/>
              <w:lang w:eastAsia="en-AU"/>
            </w:rPr>
          </w:pPr>
          <w:hyperlink w:anchor="_Toc419210531" w:history="1">
            <w:r w:rsidR="00480242" w:rsidRPr="00C3293B">
              <w:rPr>
                <w:rStyle w:val="Hyperlink"/>
                <w:noProof/>
              </w:rPr>
              <w:t>2.2.1</w:t>
            </w:r>
            <w:r w:rsidR="00480242">
              <w:rPr>
                <w:noProof/>
                <w:lang w:eastAsia="en-AU"/>
              </w:rPr>
              <w:tab/>
            </w:r>
            <w:r w:rsidR="00480242" w:rsidRPr="00C3293B">
              <w:rPr>
                <w:rStyle w:val="Hyperlink"/>
                <w:noProof/>
              </w:rPr>
              <w:t>Thin Film Properties</w:t>
            </w:r>
            <w:r w:rsidR="00480242">
              <w:rPr>
                <w:noProof/>
                <w:webHidden/>
              </w:rPr>
              <w:tab/>
            </w:r>
            <w:r w:rsidR="00480242">
              <w:rPr>
                <w:noProof/>
                <w:webHidden/>
              </w:rPr>
              <w:fldChar w:fldCharType="begin"/>
            </w:r>
            <w:r w:rsidR="00480242">
              <w:rPr>
                <w:noProof/>
                <w:webHidden/>
              </w:rPr>
              <w:instrText xml:space="preserve"> PAGEREF _Toc419210531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21B4F213" w14:textId="77777777" w:rsidR="00480242" w:rsidRDefault="007734F0">
          <w:pPr>
            <w:pStyle w:val="TOC3"/>
            <w:tabs>
              <w:tab w:val="left" w:pos="1320"/>
              <w:tab w:val="right" w:leader="dot" w:pos="9016"/>
            </w:tabs>
            <w:rPr>
              <w:noProof/>
              <w:lang w:eastAsia="en-AU"/>
            </w:rPr>
          </w:pPr>
          <w:hyperlink w:anchor="_Toc419210532" w:history="1">
            <w:r w:rsidR="00480242" w:rsidRPr="00C3293B">
              <w:rPr>
                <w:rStyle w:val="Hyperlink"/>
                <w:noProof/>
              </w:rPr>
              <w:t>2.2.2</w:t>
            </w:r>
            <w:r w:rsidR="00480242">
              <w:rPr>
                <w:noProof/>
                <w:lang w:eastAsia="en-AU"/>
              </w:rPr>
              <w:tab/>
            </w:r>
            <w:r w:rsidR="00480242" w:rsidRPr="00C3293B">
              <w:rPr>
                <w:rStyle w:val="Hyperlink"/>
                <w:noProof/>
              </w:rPr>
              <w:t>Production via Deposition</w:t>
            </w:r>
            <w:r w:rsidR="00480242">
              <w:rPr>
                <w:noProof/>
                <w:webHidden/>
              </w:rPr>
              <w:tab/>
            </w:r>
            <w:r w:rsidR="00480242">
              <w:rPr>
                <w:noProof/>
                <w:webHidden/>
              </w:rPr>
              <w:fldChar w:fldCharType="begin"/>
            </w:r>
            <w:r w:rsidR="00480242">
              <w:rPr>
                <w:noProof/>
                <w:webHidden/>
              </w:rPr>
              <w:instrText xml:space="preserve"> PAGEREF _Toc419210532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35B77F38" w14:textId="77777777" w:rsidR="00480242" w:rsidRDefault="007734F0">
          <w:pPr>
            <w:pStyle w:val="TOC4"/>
            <w:tabs>
              <w:tab w:val="left" w:pos="1540"/>
              <w:tab w:val="right" w:leader="dot" w:pos="9016"/>
            </w:tabs>
            <w:rPr>
              <w:noProof/>
              <w:lang w:eastAsia="en-AU"/>
            </w:rPr>
          </w:pPr>
          <w:hyperlink w:anchor="_Toc419210533" w:history="1">
            <w:r w:rsidR="00480242" w:rsidRPr="00C3293B">
              <w:rPr>
                <w:rStyle w:val="Hyperlink"/>
                <w:noProof/>
              </w:rPr>
              <w:t>2.2.2.1</w:t>
            </w:r>
            <w:r w:rsidR="00480242">
              <w:rPr>
                <w:noProof/>
                <w:lang w:eastAsia="en-AU"/>
              </w:rPr>
              <w:tab/>
            </w:r>
            <w:r w:rsidR="00480242" w:rsidRPr="00C3293B">
              <w:rPr>
                <w:rStyle w:val="Hyperlink"/>
                <w:noProof/>
              </w:rPr>
              <w:t>Pulsed Laser Deposition (PLD)</w:t>
            </w:r>
            <w:r w:rsidR="00480242">
              <w:rPr>
                <w:noProof/>
                <w:webHidden/>
              </w:rPr>
              <w:tab/>
            </w:r>
            <w:r w:rsidR="00480242">
              <w:rPr>
                <w:noProof/>
                <w:webHidden/>
              </w:rPr>
              <w:fldChar w:fldCharType="begin"/>
            </w:r>
            <w:r w:rsidR="00480242">
              <w:rPr>
                <w:noProof/>
                <w:webHidden/>
              </w:rPr>
              <w:instrText xml:space="preserve"> PAGEREF _Toc419210533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B9869A6" w14:textId="77777777" w:rsidR="00480242" w:rsidRDefault="007734F0">
          <w:pPr>
            <w:pStyle w:val="TOC5"/>
            <w:tabs>
              <w:tab w:val="left" w:pos="1880"/>
              <w:tab w:val="right" w:leader="dot" w:pos="9016"/>
            </w:tabs>
            <w:rPr>
              <w:noProof/>
              <w:lang w:eastAsia="en-AU"/>
            </w:rPr>
          </w:pPr>
          <w:hyperlink w:anchor="_Toc419210534" w:history="1">
            <w:r w:rsidR="00480242" w:rsidRPr="00C3293B">
              <w:rPr>
                <w:rStyle w:val="Hyperlink"/>
                <w:rFonts w:eastAsia="Times New Roman"/>
                <w:noProof/>
                <w:lang w:eastAsia="en-AU"/>
              </w:rPr>
              <w:t>2.2.2.1.1</w:t>
            </w:r>
            <w:r w:rsidR="00480242">
              <w:rPr>
                <w:noProof/>
                <w:lang w:eastAsia="en-AU"/>
              </w:rPr>
              <w:tab/>
            </w:r>
            <w:r w:rsidR="00480242" w:rsidRPr="00C3293B">
              <w:rPr>
                <w:rStyle w:val="Hyperlink"/>
                <w:rFonts w:eastAsia="Times New Roman"/>
                <w:noProof/>
                <w:lang w:eastAsia="en-AU"/>
              </w:rPr>
              <w:t>PLD Advantages</w:t>
            </w:r>
            <w:r w:rsidR="00480242">
              <w:rPr>
                <w:noProof/>
                <w:webHidden/>
              </w:rPr>
              <w:tab/>
            </w:r>
            <w:r w:rsidR="00480242">
              <w:rPr>
                <w:noProof/>
                <w:webHidden/>
              </w:rPr>
              <w:fldChar w:fldCharType="begin"/>
            </w:r>
            <w:r w:rsidR="00480242">
              <w:rPr>
                <w:noProof/>
                <w:webHidden/>
              </w:rPr>
              <w:instrText xml:space="preserve"> PAGEREF _Toc419210534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0119EB23" w14:textId="77777777" w:rsidR="00480242" w:rsidRDefault="007734F0">
          <w:pPr>
            <w:pStyle w:val="TOC5"/>
            <w:tabs>
              <w:tab w:val="left" w:pos="1880"/>
              <w:tab w:val="right" w:leader="dot" w:pos="9016"/>
            </w:tabs>
            <w:rPr>
              <w:noProof/>
              <w:lang w:eastAsia="en-AU"/>
            </w:rPr>
          </w:pPr>
          <w:hyperlink w:anchor="_Toc419210535" w:history="1">
            <w:r w:rsidR="00480242" w:rsidRPr="00C3293B">
              <w:rPr>
                <w:rStyle w:val="Hyperlink"/>
                <w:rFonts w:eastAsia="Times New Roman"/>
                <w:noProof/>
                <w:lang w:eastAsia="en-AU"/>
              </w:rPr>
              <w:t>2.2.2.1.2</w:t>
            </w:r>
            <w:r w:rsidR="00480242">
              <w:rPr>
                <w:noProof/>
                <w:lang w:eastAsia="en-AU"/>
              </w:rPr>
              <w:tab/>
            </w:r>
            <w:r w:rsidR="00480242" w:rsidRPr="00C3293B">
              <w:rPr>
                <w:rStyle w:val="Hyperlink"/>
                <w:rFonts w:eastAsia="Times New Roman"/>
                <w:noProof/>
                <w:lang w:eastAsia="en-AU"/>
              </w:rPr>
              <w:t>PLD Challenges</w:t>
            </w:r>
            <w:r w:rsidR="00480242">
              <w:rPr>
                <w:noProof/>
                <w:webHidden/>
              </w:rPr>
              <w:tab/>
            </w:r>
            <w:r w:rsidR="00480242">
              <w:rPr>
                <w:noProof/>
                <w:webHidden/>
              </w:rPr>
              <w:fldChar w:fldCharType="begin"/>
            </w:r>
            <w:r w:rsidR="00480242">
              <w:rPr>
                <w:noProof/>
                <w:webHidden/>
              </w:rPr>
              <w:instrText xml:space="preserve"> PAGEREF _Toc419210535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A5E4B6B" w14:textId="77777777" w:rsidR="00480242" w:rsidRDefault="007734F0">
          <w:pPr>
            <w:pStyle w:val="TOC4"/>
            <w:tabs>
              <w:tab w:val="left" w:pos="1540"/>
              <w:tab w:val="right" w:leader="dot" w:pos="9016"/>
            </w:tabs>
            <w:rPr>
              <w:noProof/>
              <w:lang w:eastAsia="en-AU"/>
            </w:rPr>
          </w:pPr>
          <w:hyperlink w:anchor="_Toc419210536" w:history="1">
            <w:r w:rsidR="00480242" w:rsidRPr="00C3293B">
              <w:rPr>
                <w:rStyle w:val="Hyperlink"/>
                <w:noProof/>
              </w:rPr>
              <w:t>2.2.2.2</w:t>
            </w:r>
            <w:r w:rsidR="00480242">
              <w:rPr>
                <w:noProof/>
                <w:lang w:eastAsia="en-AU"/>
              </w:rPr>
              <w:tab/>
            </w:r>
            <w:r w:rsidR="00480242" w:rsidRPr="00C3293B">
              <w:rPr>
                <w:rStyle w:val="Hyperlink"/>
                <w:noProof/>
              </w:rPr>
              <w:t>Sputtering Deposition</w:t>
            </w:r>
            <w:r w:rsidR="00480242">
              <w:rPr>
                <w:noProof/>
                <w:webHidden/>
              </w:rPr>
              <w:tab/>
            </w:r>
            <w:r w:rsidR="00480242">
              <w:rPr>
                <w:noProof/>
                <w:webHidden/>
              </w:rPr>
              <w:fldChar w:fldCharType="begin"/>
            </w:r>
            <w:r w:rsidR="00480242">
              <w:rPr>
                <w:noProof/>
                <w:webHidden/>
              </w:rPr>
              <w:instrText xml:space="preserve"> PAGEREF _Toc419210536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6E80406E" w14:textId="77777777" w:rsidR="00480242" w:rsidRDefault="007734F0">
          <w:pPr>
            <w:pStyle w:val="TOC5"/>
            <w:tabs>
              <w:tab w:val="left" w:pos="1880"/>
              <w:tab w:val="right" w:leader="dot" w:pos="9016"/>
            </w:tabs>
            <w:rPr>
              <w:noProof/>
              <w:lang w:eastAsia="en-AU"/>
            </w:rPr>
          </w:pPr>
          <w:hyperlink w:anchor="_Toc419210537" w:history="1">
            <w:r w:rsidR="00480242" w:rsidRPr="00C3293B">
              <w:rPr>
                <w:rStyle w:val="Hyperlink"/>
                <w:rFonts w:eastAsia="Times New Roman"/>
                <w:noProof/>
                <w:lang w:eastAsia="en-AU"/>
              </w:rPr>
              <w:t>2.2.2.2.1</w:t>
            </w:r>
            <w:r w:rsidR="00480242">
              <w:rPr>
                <w:noProof/>
                <w:lang w:eastAsia="en-AU"/>
              </w:rPr>
              <w:tab/>
            </w:r>
            <w:r w:rsidR="00480242" w:rsidRPr="00C3293B">
              <w:rPr>
                <w:rStyle w:val="Hyperlink"/>
                <w:rFonts w:eastAsia="Times New Roman"/>
                <w:noProof/>
                <w:lang w:eastAsia="en-AU"/>
              </w:rPr>
              <w:t>Direct Current (DC) Sputtering</w:t>
            </w:r>
            <w:r w:rsidR="00480242">
              <w:rPr>
                <w:noProof/>
                <w:webHidden/>
              </w:rPr>
              <w:tab/>
            </w:r>
            <w:r w:rsidR="00480242">
              <w:rPr>
                <w:noProof/>
                <w:webHidden/>
              </w:rPr>
              <w:fldChar w:fldCharType="begin"/>
            </w:r>
            <w:r w:rsidR="00480242">
              <w:rPr>
                <w:noProof/>
                <w:webHidden/>
              </w:rPr>
              <w:instrText xml:space="preserve"> PAGEREF _Toc419210537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4934AB3B" w14:textId="77777777" w:rsidR="00480242" w:rsidRDefault="007734F0">
          <w:pPr>
            <w:pStyle w:val="TOC5"/>
            <w:tabs>
              <w:tab w:val="left" w:pos="1880"/>
              <w:tab w:val="right" w:leader="dot" w:pos="9016"/>
            </w:tabs>
            <w:rPr>
              <w:noProof/>
              <w:lang w:eastAsia="en-AU"/>
            </w:rPr>
          </w:pPr>
          <w:hyperlink w:anchor="_Toc419210538" w:history="1">
            <w:r w:rsidR="00480242" w:rsidRPr="00C3293B">
              <w:rPr>
                <w:rStyle w:val="Hyperlink"/>
                <w:rFonts w:eastAsia="Times New Roman"/>
                <w:noProof/>
                <w:lang w:eastAsia="en-AU"/>
              </w:rPr>
              <w:t>2.2.2.2.2</w:t>
            </w:r>
            <w:r w:rsidR="00480242">
              <w:rPr>
                <w:noProof/>
                <w:lang w:eastAsia="en-AU"/>
              </w:rPr>
              <w:tab/>
            </w:r>
            <w:r w:rsidR="00480242" w:rsidRPr="00C3293B">
              <w:rPr>
                <w:rStyle w:val="Hyperlink"/>
                <w:rFonts w:eastAsia="Times New Roman"/>
                <w:noProof/>
                <w:lang w:eastAsia="en-AU"/>
              </w:rPr>
              <w:t>Magnetron Sputtering</w:t>
            </w:r>
            <w:r w:rsidR="00480242">
              <w:rPr>
                <w:noProof/>
                <w:webHidden/>
              </w:rPr>
              <w:tab/>
            </w:r>
            <w:r w:rsidR="00480242">
              <w:rPr>
                <w:noProof/>
                <w:webHidden/>
              </w:rPr>
              <w:fldChar w:fldCharType="begin"/>
            </w:r>
            <w:r w:rsidR="00480242">
              <w:rPr>
                <w:noProof/>
                <w:webHidden/>
              </w:rPr>
              <w:instrText xml:space="preserve"> PAGEREF _Toc419210538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0499C63C" w14:textId="77777777" w:rsidR="00480242" w:rsidRDefault="007734F0">
          <w:pPr>
            <w:pStyle w:val="TOC5"/>
            <w:tabs>
              <w:tab w:val="left" w:pos="1880"/>
              <w:tab w:val="right" w:leader="dot" w:pos="9016"/>
            </w:tabs>
            <w:rPr>
              <w:noProof/>
              <w:lang w:eastAsia="en-AU"/>
            </w:rPr>
          </w:pPr>
          <w:hyperlink w:anchor="_Toc419210539" w:history="1">
            <w:r w:rsidR="00480242" w:rsidRPr="00C3293B">
              <w:rPr>
                <w:rStyle w:val="Hyperlink"/>
                <w:rFonts w:eastAsia="Times New Roman"/>
                <w:noProof/>
                <w:lang w:eastAsia="en-AU"/>
              </w:rPr>
              <w:t>2.2.2.2.3</w:t>
            </w:r>
            <w:r w:rsidR="00480242">
              <w:rPr>
                <w:noProof/>
                <w:lang w:eastAsia="en-AU"/>
              </w:rPr>
              <w:tab/>
            </w:r>
            <w:r w:rsidR="00480242" w:rsidRPr="00C3293B">
              <w:rPr>
                <w:rStyle w:val="Hyperlink"/>
                <w:rFonts w:eastAsia="Times New Roman"/>
                <w:noProof/>
                <w:lang w:eastAsia="en-AU"/>
              </w:rPr>
              <w:t>Sputtering Advantages</w:t>
            </w:r>
            <w:r w:rsidR="00480242">
              <w:rPr>
                <w:noProof/>
                <w:webHidden/>
              </w:rPr>
              <w:tab/>
            </w:r>
            <w:r w:rsidR="00480242">
              <w:rPr>
                <w:noProof/>
                <w:webHidden/>
              </w:rPr>
              <w:fldChar w:fldCharType="begin"/>
            </w:r>
            <w:r w:rsidR="00480242">
              <w:rPr>
                <w:noProof/>
                <w:webHidden/>
              </w:rPr>
              <w:instrText xml:space="preserve"> PAGEREF _Toc419210539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1A56B06F" w14:textId="77777777" w:rsidR="00480242" w:rsidRDefault="007734F0">
          <w:pPr>
            <w:pStyle w:val="TOC5"/>
            <w:tabs>
              <w:tab w:val="left" w:pos="1880"/>
              <w:tab w:val="right" w:leader="dot" w:pos="9016"/>
            </w:tabs>
            <w:rPr>
              <w:noProof/>
              <w:lang w:eastAsia="en-AU"/>
            </w:rPr>
          </w:pPr>
          <w:hyperlink w:anchor="_Toc419210540" w:history="1">
            <w:r w:rsidR="00480242" w:rsidRPr="00C3293B">
              <w:rPr>
                <w:rStyle w:val="Hyperlink"/>
                <w:rFonts w:eastAsia="Times New Roman"/>
                <w:noProof/>
                <w:lang w:eastAsia="en-AU"/>
              </w:rPr>
              <w:t>2.2.2.2.4</w:t>
            </w:r>
            <w:r w:rsidR="00480242">
              <w:rPr>
                <w:noProof/>
                <w:lang w:eastAsia="en-AU"/>
              </w:rPr>
              <w:tab/>
            </w:r>
            <w:r w:rsidR="00480242" w:rsidRPr="00C3293B">
              <w:rPr>
                <w:rStyle w:val="Hyperlink"/>
                <w:rFonts w:eastAsia="Times New Roman"/>
                <w:noProof/>
                <w:lang w:eastAsia="en-AU"/>
              </w:rPr>
              <w:t>Sputtering Challenges</w:t>
            </w:r>
            <w:r w:rsidR="00480242">
              <w:rPr>
                <w:noProof/>
                <w:webHidden/>
              </w:rPr>
              <w:tab/>
            </w:r>
            <w:r w:rsidR="00480242">
              <w:rPr>
                <w:noProof/>
                <w:webHidden/>
              </w:rPr>
              <w:fldChar w:fldCharType="begin"/>
            </w:r>
            <w:r w:rsidR="00480242">
              <w:rPr>
                <w:noProof/>
                <w:webHidden/>
              </w:rPr>
              <w:instrText xml:space="preserve"> PAGEREF _Toc419210540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ABB547D" w14:textId="77777777" w:rsidR="00480242" w:rsidRDefault="007734F0">
          <w:pPr>
            <w:pStyle w:val="TOC4"/>
            <w:tabs>
              <w:tab w:val="left" w:pos="1540"/>
              <w:tab w:val="right" w:leader="dot" w:pos="9016"/>
            </w:tabs>
            <w:rPr>
              <w:noProof/>
              <w:lang w:eastAsia="en-AU"/>
            </w:rPr>
          </w:pPr>
          <w:hyperlink w:anchor="_Toc419210541" w:history="1">
            <w:r w:rsidR="00480242" w:rsidRPr="00C3293B">
              <w:rPr>
                <w:rStyle w:val="Hyperlink"/>
                <w:noProof/>
              </w:rPr>
              <w:t>2.2.2.3</w:t>
            </w:r>
            <w:r w:rsidR="00480242">
              <w:rPr>
                <w:noProof/>
                <w:lang w:eastAsia="en-AU"/>
              </w:rPr>
              <w:tab/>
            </w:r>
            <w:r w:rsidR="00480242" w:rsidRPr="00C3293B">
              <w:rPr>
                <w:rStyle w:val="Hyperlink"/>
                <w:noProof/>
              </w:rPr>
              <w:t>Preferred PVD Methods</w:t>
            </w:r>
            <w:r w:rsidR="00480242">
              <w:rPr>
                <w:noProof/>
                <w:webHidden/>
              </w:rPr>
              <w:tab/>
            </w:r>
            <w:r w:rsidR="00480242">
              <w:rPr>
                <w:noProof/>
                <w:webHidden/>
              </w:rPr>
              <w:fldChar w:fldCharType="begin"/>
            </w:r>
            <w:r w:rsidR="00480242">
              <w:rPr>
                <w:noProof/>
                <w:webHidden/>
              </w:rPr>
              <w:instrText xml:space="preserve"> PAGEREF _Toc419210541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4FA501CC" w14:textId="77777777" w:rsidR="00480242" w:rsidRDefault="007734F0">
          <w:pPr>
            <w:pStyle w:val="TOC2"/>
            <w:tabs>
              <w:tab w:val="left" w:pos="880"/>
              <w:tab w:val="right" w:leader="dot" w:pos="9016"/>
            </w:tabs>
            <w:rPr>
              <w:noProof/>
              <w:lang w:eastAsia="en-AU"/>
            </w:rPr>
          </w:pPr>
          <w:hyperlink w:anchor="_Toc419210542" w:history="1">
            <w:r w:rsidR="00480242" w:rsidRPr="00C3293B">
              <w:rPr>
                <w:rStyle w:val="Hyperlink"/>
                <w:noProof/>
              </w:rPr>
              <w:t>2.3</w:t>
            </w:r>
            <w:r w:rsidR="00480242">
              <w:rPr>
                <w:noProof/>
                <w:lang w:eastAsia="en-AU"/>
              </w:rPr>
              <w:tab/>
            </w:r>
            <w:r w:rsidR="00480242" w:rsidRPr="00C3293B">
              <w:rPr>
                <w:rStyle w:val="Hyperlink"/>
                <w:noProof/>
              </w:rPr>
              <w:t>Ultrastable Glass (USG)</w:t>
            </w:r>
            <w:r w:rsidR="00480242">
              <w:rPr>
                <w:noProof/>
                <w:webHidden/>
              </w:rPr>
              <w:tab/>
            </w:r>
            <w:r w:rsidR="00480242">
              <w:rPr>
                <w:noProof/>
                <w:webHidden/>
              </w:rPr>
              <w:fldChar w:fldCharType="begin"/>
            </w:r>
            <w:r w:rsidR="00480242">
              <w:rPr>
                <w:noProof/>
                <w:webHidden/>
              </w:rPr>
              <w:instrText xml:space="preserve"> PAGEREF _Toc419210542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842C668" w14:textId="77777777" w:rsidR="00480242" w:rsidRDefault="007734F0">
          <w:pPr>
            <w:pStyle w:val="TOC3"/>
            <w:tabs>
              <w:tab w:val="left" w:pos="1320"/>
              <w:tab w:val="right" w:leader="dot" w:pos="9016"/>
            </w:tabs>
            <w:rPr>
              <w:noProof/>
              <w:lang w:eastAsia="en-AU"/>
            </w:rPr>
          </w:pPr>
          <w:hyperlink w:anchor="_Toc419210543" w:history="1">
            <w:r w:rsidR="00480242" w:rsidRPr="00C3293B">
              <w:rPr>
                <w:rStyle w:val="Hyperlink"/>
                <w:noProof/>
              </w:rPr>
              <w:t>2.3.1</w:t>
            </w:r>
            <w:r w:rsidR="00480242">
              <w:rPr>
                <w:noProof/>
                <w:lang w:eastAsia="en-AU"/>
              </w:rPr>
              <w:tab/>
            </w:r>
            <w:r w:rsidR="00480242" w:rsidRPr="00C3293B">
              <w:rPr>
                <w:rStyle w:val="Hyperlink"/>
                <w:noProof/>
              </w:rPr>
              <w:t>Ultrastable Metallic Glass (SMG) General Properties, Development, and Production</w:t>
            </w:r>
            <w:r w:rsidR="00480242">
              <w:rPr>
                <w:noProof/>
                <w:webHidden/>
              </w:rPr>
              <w:tab/>
            </w:r>
            <w:r w:rsidR="00480242">
              <w:rPr>
                <w:noProof/>
                <w:webHidden/>
              </w:rPr>
              <w:fldChar w:fldCharType="begin"/>
            </w:r>
            <w:r w:rsidR="00480242">
              <w:rPr>
                <w:noProof/>
                <w:webHidden/>
              </w:rPr>
              <w:instrText xml:space="preserve"> PAGEREF _Toc419210543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4C2285A" w14:textId="77777777" w:rsidR="00480242" w:rsidRDefault="007734F0">
          <w:pPr>
            <w:pStyle w:val="TOC3"/>
            <w:tabs>
              <w:tab w:val="left" w:pos="1320"/>
              <w:tab w:val="right" w:leader="dot" w:pos="9016"/>
            </w:tabs>
            <w:rPr>
              <w:noProof/>
              <w:lang w:eastAsia="en-AU"/>
            </w:rPr>
          </w:pPr>
          <w:hyperlink w:anchor="_Toc419210544" w:history="1">
            <w:r w:rsidR="00480242" w:rsidRPr="00C3293B">
              <w:rPr>
                <w:rStyle w:val="Hyperlink"/>
                <w:noProof/>
              </w:rPr>
              <w:t>2.3.2</w:t>
            </w:r>
            <w:r w:rsidR="00480242">
              <w:rPr>
                <w:noProof/>
                <w:lang w:eastAsia="en-AU"/>
              </w:rPr>
              <w:tab/>
            </w:r>
            <w:r w:rsidR="00480242" w:rsidRPr="00C3293B">
              <w:rPr>
                <w:rStyle w:val="Hyperlink"/>
                <w:noProof/>
              </w:rPr>
              <w:t>SMG Characterisation and Modelling Techniques</w:t>
            </w:r>
            <w:r w:rsidR="00480242">
              <w:rPr>
                <w:noProof/>
                <w:webHidden/>
              </w:rPr>
              <w:tab/>
            </w:r>
            <w:r w:rsidR="00480242">
              <w:rPr>
                <w:noProof/>
                <w:webHidden/>
              </w:rPr>
              <w:fldChar w:fldCharType="begin"/>
            </w:r>
            <w:r w:rsidR="00480242">
              <w:rPr>
                <w:noProof/>
                <w:webHidden/>
              </w:rPr>
              <w:instrText xml:space="preserve"> PAGEREF _Toc419210544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2792AA63" w14:textId="77777777" w:rsidR="00480242" w:rsidRDefault="007734F0">
          <w:pPr>
            <w:pStyle w:val="TOC4"/>
            <w:tabs>
              <w:tab w:val="left" w:pos="1540"/>
              <w:tab w:val="right" w:leader="dot" w:pos="9016"/>
            </w:tabs>
            <w:rPr>
              <w:noProof/>
              <w:lang w:eastAsia="en-AU"/>
            </w:rPr>
          </w:pPr>
          <w:hyperlink w:anchor="_Toc419210545" w:history="1">
            <w:r w:rsidR="00480242" w:rsidRPr="00C3293B">
              <w:rPr>
                <w:rStyle w:val="Hyperlink"/>
                <w:noProof/>
              </w:rPr>
              <w:t>2.3.2.1</w:t>
            </w:r>
            <w:r w:rsidR="00480242">
              <w:rPr>
                <w:noProof/>
                <w:lang w:eastAsia="en-AU"/>
              </w:rPr>
              <w:tab/>
            </w:r>
            <w:r w:rsidR="00480242" w:rsidRPr="00C3293B">
              <w:rPr>
                <w:rStyle w:val="Hyperlink"/>
                <w:noProof/>
              </w:rPr>
              <w:t>Fictive Temperature (</w:t>
            </w:r>
            <m:oMath>
              <m:r>
                <m:rPr>
                  <m:sty m:val="bi"/>
                </m:rPr>
                <w:rPr>
                  <w:rStyle w:val="Hyperlink"/>
                  <w:rFonts w:ascii="Cambria Math" w:hAnsi="Cambria Math"/>
                  <w:noProof/>
                </w:rPr>
                <m:t>Tf</m:t>
              </m:r>
            </m:oMath>
            <w:r w:rsidR="00480242" w:rsidRPr="00C3293B">
              <w:rPr>
                <w:rStyle w:val="Hyperlink"/>
                <w:noProof/>
              </w:rPr>
              <w:t>), Kinetic Stability and Enthalpy via Differential Scanning Calorimetry (</w:t>
            </w:r>
            <w:r w:rsidR="00480242" w:rsidRPr="00C3293B">
              <w:rPr>
                <w:rStyle w:val="Hyperlink"/>
                <w:rFonts w:eastAsia="Times New Roman"/>
                <w:noProof/>
                <w:lang w:eastAsia="en-AU"/>
              </w:rPr>
              <w:t>DSC)</w:t>
            </w:r>
            <w:r w:rsidR="00480242">
              <w:rPr>
                <w:noProof/>
                <w:webHidden/>
              </w:rPr>
              <w:tab/>
            </w:r>
            <w:r w:rsidR="00480242">
              <w:rPr>
                <w:noProof/>
                <w:webHidden/>
              </w:rPr>
              <w:fldChar w:fldCharType="begin"/>
            </w:r>
            <w:r w:rsidR="00480242">
              <w:rPr>
                <w:noProof/>
                <w:webHidden/>
              </w:rPr>
              <w:instrText xml:space="preserve"> PAGEREF _Toc419210545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409F5974" w14:textId="77777777" w:rsidR="00480242" w:rsidRDefault="007734F0">
          <w:pPr>
            <w:pStyle w:val="TOC4"/>
            <w:tabs>
              <w:tab w:val="left" w:pos="1540"/>
              <w:tab w:val="right" w:leader="dot" w:pos="9016"/>
            </w:tabs>
            <w:rPr>
              <w:noProof/>
              <w:lang w:eastAsia="en-AU"/>
            </w:rPr>
          </w:pPr>
          <w:hyperlink w:anchor="_Toc419210546" w:history="1">
            <w:r w:rsidR="00480242" w:rsidRPr="00C3293B">
              <w:rPr>
                <w:rStyle w:val="Hyperlink"/>
                <w:noProof/>
              </w:rPr>
              <w:t>2.3.2.2</w:t>
            </w:r>
            <w:r w:rsidR="00480242">
              <w:rPr>
                <w:noProof/>
                <w:lang w:eastAsia="en-AU"/>
              </w:rPr>
              <w:tab/>
            </w:r>
            <w:r w:rsidR="00480242" w:rsidRPr="00C3293B">
              <w:rPr>
                <w:rStyle w:val="Hyperlink"/>
                <w:noProof/>
              </w:rPr>
              <w:t>The Theoretical Entropy Limit of Glasses and the Kauzmann Temperature (</w:t>
            </w:r>
            <m:oMath>
              <m:r>
                <m:rPr>
                  <m:sty m:val="bi"/>
                </m:rPr>
                <w:rPr>
                  <w:rStyle w:val="Hyperlink"/>
                  <w:rFonts w:ascii="Cambria Math" w:hAnsi="Cambria Math"/>
                  <w:noProof/>
                </w:rPr>
                <m:t>Tk</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6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3C37878A" w14:textId="77777777" w:rsidR="00480242" w:rsidRDefault="007734F0">
          <w:pPr>
            <w:pStyle w:val="TOC4"/>
            <w:tabs>
              <w:tab w:val="left" w:pos="1540"/>
              <w:tab w:val="right" w:leader="dot" w:pos="9016"/>
            </w:tabs>
            <w:rPr>
              <w:noProof/>
              <w:lang w:eastAsia="en-AU"/>
            </w:rPr>
          </w:pPr>
          <w:hyperlink w:anchor="_Toc419210547" w:history="1">
            <w:r w:rsidR="00480242" w:rsidRPr="00C3293B">
              <w:rPr>
                <w:rStyle w:val="Hyperlink"/>
                <w:noProof/>
              </w:rPr>
              <w:t>2.3.2.3</w:t>
            </w:r>
            <w:r w:rsidR="00480242">
              <w:rPr>
                <w:noProof/>
                <w:lang w:eastAsia="en-AU"/>
              </w:rPr>
              <w:tab/>
            </w:r>
            <w:r w:rsidR="00480242" w:rsidRPr="00C3293B">
              <w:rPr>
                <w:rStyle w:val="Hyperlink"/>
                <w:noProof/>
              </w:rPr>
              <w:t>Glass Fragility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7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39578F27" w14:textId="77777777" w:rsidR="00480242" w:rsidRDefault="007734F0">
          <w:pPr>
            <w:pStyle w:val="TOC4"/>
            <w:tabs>
              <w:tab w:val="left" w:pos="1540"/>
              <w:tab w:val="right" w:leader="dot" w:pos="9016"/>
            </w:tabs>
            <w:rPr>
              <w:noProof/>
              <w:lang w:eastAsia="en-AU"/>
            </w:rPr>
          </w:pPr>
          <w:hyperlink w:anchor="_Toc419210548" w:history="1">
            <w:r w:rsidR="00480242" w:rsidRPr="00C3293B">
              <w:rPr>
                <w:rStyle w:val="Hyperlink"/>
                <w:noProof/>
              </w:rPr>
              <w:t>2.3.2.4</w:t>
            </w:r>
            <w:r w:rsidR="00480242">
              <w:rPr>
                <w:noProof/>
                <w:lang w:eastAsia="en-AU"/>
              </w:rPr>
              <w:tab/>
            </w:r>
            <w:r w:rsidR="00480242" w:rsidRPr="00C3293B">
              <w:rPr>
                <w:rStyle w:val="Hyperlink"/>
                <w:noProof/>
              </w:rPr>
              <w:t>Indentation Modulus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8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6F1B92B9" w14:textId="77777777" w:rsidR="00480242" w:rsidRDefault="007734F0">
          <w:pPr>
            <w:pStyle w:val="TOC3"/>
            <w:tabs>
              <w:tab w:val="left" w:pos="1320"/>
              <w:tab w:val="right" w:leader="dot" w:pos="9016"/>
            </w:tabs>
            <w:rPr>
              <w:noProof/>
              <w:lang w:eastAsia="en-AU"/>
            </w:rPr>
          </w:pPr>
          <w:hyperlink w:anchor="_Toc419210549" w:history="1">
            <w:r w:rsidR="00480242" w:rsidRPr="00C3293B">
              <w:rPr>
                <w:rStyle w:val="Hyperlink"/>
                <w:noProof/>
              </w:rPr>
              <w:t>2.3.3</w:t>
            </w:r>
            <w:r w:rsidR="00480242">
              <w:rPr>
                <w:noProof/>
                <w:lang w:eastAsia="en-AU"/>
              </w:rPr>
              <w:tab/>
            </w:r>
            <w:r w:rsidR="00480242" w:rsidRPr="00C3293B">
              <w:rPr>
                <w:rStyle w:val="Hyperlink"/>
                <w:noProof/>
              </w:rPr>
              <w:t>SMG Structure, Medium Range Order (MRO)</w:t>
            </w:r>
            <w:r w:rsidR="00480242">
              <w:rPr>
                <w:noProof/>
                <w:webHidden/>
              </w:rPr>
              <w:tab/>
            </w:r>
            <w:r w:rsidR="00480242">
              <w:rPr>
                <w:noProof/>
                <w:webHidden/>
              </w:rPr>
              <w:fldChar w:fldCharType="begin"/>
            </w:r>
            <w:r w:rsidR="00480242">
              <w:rPr>
                <w:noProof/>
                <w:webHidden/>
              </w:rPr>
              <w:instrText xml:space="preserve"> PAGEREF _Toc419210549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0FD8AEF5" w14:textId="77777777" w:rsidR="00480242" w:rsidRDefault="007734F0">
          <w:pPr>
            <w:pStyle w:val="TOC3"/>
            <w:tabs>
              <w:tab w:val="left" w:pos="1320"/>
              <w:tab w:val="right" w:leader="dot" w:pos="9016"/>
            </w:tabs>
            <w:rPr>
              <w:noProof/>
              <w:lang w:eastAsia="en-AU"/>
            </w:rPr>
          </w:pPr>
          <w:hyperlink w:anchor="_Toc419210550" w:history="1">
            <w:r w:rsidR="00480242" w:rsidRPr="00C3293B">
              <w:rPr>
                <w:rStyle w:val="Hyperlink"/>
                <w:noProof/>
              </w:rPr>
              <w:t>2.3.4</w:t>
            </w:r>
            <w:r w:rsidR="00480242">
              <w:rPr>
                <w:noProof/>
                <w:lang w:eastAsia="en-AU"/>
              </w:rPr>
              <w:tab/>
            </w:r>
            <w:r w:rsidR="00480242" w:rsidRPr="00C3293B">
              <w:rPr>
                <w:rStyle w:val="Hyperlink"/>
                <w:noProof/>
              </w:rPr>
              <w:t>Potential SMG Challenges</w:t>
            </w:r>
            <w:r w:rsidR="00480242">
              <w:rPr>
                <w:noProof/>
                <w:webHidden/>
              </w:rPr>
              <w:tab/>
            </w:r>
            <w:r w:rsidR="00480242">
              <w:rPr>
                <w:noProof/>
                <w:webHidden/>
              </w:rPr>
              <w:fldChar w:fldCharType="begin"/>
            </w:r>
            <w:r w:rsidR="00480242">
              <w:rPr>
                <w:noProof/>
                <w:webHidden/>
              </w:rPr>
              <w:instrText xml:space="preserve"> PAGEREF _Toc419210550 \h </w:instrText>
            </w:r>
            <w:r w:rsidR="00480242">
              <w:rPr>
                <w:noProof/>
                <w:webHidden/>
              </w:rPr>
            </w:r>
            <w:r w:rsidR="00480242">
              <w:rPr>
                <w:noProof/>
                <w:webHidden/>
              </w:rPr>
              <w:fldChar w:fldCharType="separate"/>
            </w:r>
            <w:r w:rsidR="00DE3E9F">
              <w:rPr>
                <w:noProof/>
                <w:webHidden/>
              </w:rPr>
              <w:t>16</w:t>
            </w:r>
            <w:r w:rsidR="00480242">
              <w:rPr>
                <w:noProof/>
                <w:webHidden/>
              </w:rPr>
              <w:fldChar w:fldCharType="end"/>
            </w:r>
          </w:hyperlink>
        </w:p>
        <w:p w14:paraId="06BCA847" w14:textId="77777777" w:rsidR="00480242" w:rsidRDefault="007734F0">
          <w:pPr>
            <w:pStyle w:val="TOC3"/>
            <w:tabs>
              <w:tab w:val="left" w:pos="1320"/>
              <w:tab w:val="right" w:leader="dot" w:pos="9016"/>
            </w:tabs>
            <w:rPr>
              <w:noProof/>
              <w:lang w:eastAsia="en-AU"/>
            </w:rPr>
          </w:pPr>
          <w:hyperlink w:anchor="_Toc419210551" w:history="1">
            <w:r w:rsidR="00480242" w:rsidRPr="00C3293B">
              <w:rPr>
                <w:rStyle w:val="Hyperlink"/>
                <w:noProof/>
                <w:highlight w:val="yellow"/>
              </w:rPr>
              <w:t>2.3.5</w:t>
            </w:r>
            <w:r w:rsidR="00480242">
              <w:rPr>
                <w:noProof/>
                <w:lang w:eastAsia="en-AU"/>
              </w:rPr>
              <w:tab/>
            </w:r>
            <w:r w:rsidR="00480242" w:rsidRPr="00C3293B">
              <w:rPr>
                <w:rStyle w:val="Hyperlink"/>
                <w:noProof/>
                <w:highlight w:val="yellow"/>
              </w:rPr>
              <w:t>Thin Film Testing Methods</w:t>
            </w:r>
            <w:r w:rsidR="00480242">
              <w:rPr>
                <w:noProof/>
                <w:webHidden/>
              </w:rPr>
              <w:tab/>
            </w:r>
            <w:r w:rsidR="00480242">
              <w:rPr>
                <w:noProof/>
                <w:webHidden/>
              </w:rPr>
              <w:fldChar w:fldCharType="begin"/>
            </w:r>
            <w:r w:rsidR="00480242">
              <w:rPr>
                <w:noProof/>
                <w:webHidden/>
              </w:rPr>
              <w:instrText xml:space="preserve"> PAGEREF _Toc419210551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E9052E9" w14:textId="77777777" w:rsidR="00480242" w:rsidRDefault="007734F0">
          <w:pPr>
            <w:pStyle w:val="TOC4"/>
            <w:tabs>
              <w:tab w:val="left" w:pos="1540"/>
              <w:tab w:val="right" w:leader="dot" w:pos="9016"/>
            </w:tabs>
            <w:rPr>
              <w:noProof/>
              <w:lang w:eastAsia="en-AU"/>
            </w:rPr>
          </w:pPr>
          <w:hyperlink w:anchor="_Toc419210552" w:history="1">
            <w:r w:rsidR="00480242" w:rsidRPr="00C3293B">
              <w:rPr>
                <w:rStyle w:val="Hyperlink"/>
                <w:noProof/>
                <w:highlight w:val="yellow"/>
              </w:rPr>
              <w:t>2.3.5.1</w:t>
            </w:r>
            <w:r w:rsidR="00480242">
              <w:rPr>
                <w:noProof/>
                <w:lang w:eastAsia="en-AU"/>
              </w:rPr>
              <w:tab/>
            </w:r>
            <w:r w:rsidR="00480242" w:rsidRPr="00C3293B">
              <w:rPr>
                <w:rStyle w:val="Hyperlink"/>
                <w:noProof/>
                <w:highlight w:val="yellow"/>
              </w:rPr>
              <w:t>Adhesion</w:t>
            </w:r>
            <w:r w:rsidR="00480242">
              <w:rPr>
                <w:noProof/>
                <w:webHidden/>
              </w:rPr>
              <w:tab/>
            </w:r>
            <w:r w:rsidR="00480242">
              <w:rPr>
                <w:noProof/>
                <w:webHidden/>
              </w:rPr>
              <w:fldChar w:fldCharType="begin"/>
            </w:r>
            <w:r w:rsidR="00480242">
              <w:rPr>
                <w:noProof/>
                <w:webHidden/>
              </w:rPr>
              <w:instrText xml:space="preserve"> PAGEREF _Toc419210552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1C96114" w14:textId="77777777" w:rsidR="00480242" w:rsidRDefault="007734F0">
          <w:pPr>
            <w:pStyle w:val="TOC2"/>
            <w:tabs>
              <w:tab w:val="left" w:pos="880"/>
              <w:tab w:val="right" w:leader="dot" w:pos="9016"/>
            </w:tabs>
            <w:rPr>
              <w:noProof/>
              <w:lang w:eastAsia="en-AU"/>
            </w:rPr>
          </w:pPr>
          <w:hyperlink w:anchor="_Toc419210553" w:history="1">
            <w:r w:rsidR="00480242" w:rsidRPr="00C3293B">
              <w:rPr>
                <w:rStyle w:val="Hyperlink"/>
                <w:noProof/>
              </w:rPr>
              <w:t>2.4</w:t>
            </w:r>
            <w:r w:rsidR="00480242">
              <w:rPr>
                <w:noProof/>
                <w:lang w:eastAsia="en-AU"/>
              </w:rPr>
              <w:tab/>
            </w:r>
            <w:r w:rsidR="00480242" w:rsidRPr="00C3293B">
              <w:rPr>
                <w:rStyle w:val="Hyperlink"/>
                <w:noProof/>
              </w:rPr>
              <w:t>Biomedical Materials</w:t>
            </w:r>
            <w:r w:rsidR="00480242">
              <w:rPr>
                <w:noProof/>
                <w:webHidden/>
              </w:rPr>
              <w:tab/>
            </w:r>
            <w:r w:rsidR="00480242">
              <w:rPr>
                <w:noProof/>
                <w:webHidden/>
              </w:rPr>
              <w:fldChar w:fldCharType="begin"/>
            </w:r>
            <w:r w:rsidR="00480242">
              <w:rPr>
                <w:noProof/>
                <w:webHidden/>
              </w:rPr>
              <w:instrText xml:space="preserve"> PAGEREF _Toc419210553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359E0B17" w14:textId="77777777" w:rsidR="00480242" w:rsidRDefault="007734F0">
          <w:pPr>
            <w:pStyle w:val="TOC3"/>
            <w:tabs>
              <w:tab w:val="left" w:pos="1320"/>
              <w:tab w:val="right" w:leader="dot" w:pos="9016"/>
            </w:tabs>
            <w:rPr>
              <w:noProof/>
              <w:lang w:eastAsia="en-AU"/>
            </w:rPr>
          </w:pPr>
          <w:hyperlink w:anchor="_Toc419210554" w:history="1">
            <w:r w:rsidR="00480242" w:rsidRPr="00C3293B">
              <w:rPr>
                <w:rStyle w:val="Hyperlink"/>
                <w:noProof/>
              </w:rPr>
              <w:t>2.4.1</w:t>
            </w:r>
            <w:r w:rsidR="00480242">
              <w:rPr>
                <w:noProof/>
                <w:lang w:eastAsia="en-AU"/>
              </w:rPr>
              <w:tab/>
            </w:r>
            <w:r w:rsidR="00480242" w:rsidRPr="00C3293B">
              <w:rPr>
                <w:rStyle w:val="Hyperlink"/>
                <w:noProof/>
              </w:rPr>
              <w:t>Biomaterial Requirements</w:t>
            </w:r>
            <w:r w:rsidR="00480242">
              <w:rPr>
                <w:noProof/>
                <w:webHidden/>
              </w:rPr>
              <w:tab/>
            </w:r>
            <w:r w:rsidR="00480242">
              <w:rPr>
                <w:noProof/>
                <w:webHidden/>
              </w:rPr>
              <w:fldChar w:fldCharType="begin"/>
            </w:r>
            <w:r w:rsidR="00480242">
              <w:rPr>
                <w:noProof/>
                <w:webHidden/>
              </w:rPr>
              <w:instrText xml:space="preserve"> PAGEREF _Toc419210554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B1C4E7F" w14:textId="77777777" w:rsidR="00480242" w:rsidRDefault="007734F0">
          <w:pPr>
            <w:pStyle w:val="TOC4"/>
            <w:tabs>
              <w:tab w:val="left" w:pos="1540"/>
              <w:tab w:val="right" w:leader="dot" w:pos="9016"/>
            </w:tabs>
            <w:rPr>
              <w:noProof/>
              <w:lang w:eastAsia="en-AU"/>
            </w:rPr>
          </w:pPr>
          <w:hyperlink w:anchor="_Toc419210555" w:history="1">
            <w:r w:rsidR="00480242" w:rsidRPr="00C3293B">
              <w:rPr>
                <w:rStyle w:val="Hyperlink"/>
                <w:noProof/>
              </w:rPr>
              <w:t>2.4.1.1</w:t>
            </w:r>
            <w:r w:rsidR="00480242">
              <w:rPr>
                <w:noProof/>
                <w:lang w:eastAsia="en-AU"/>
              </w:rPr>
              <w:tab/>
            </w:r>
            <w:r w:rsidR="00480242" w:rsidRPr="00C3293B">
              <w:rPr>
                <w:rStyle w:val="Hyperlink"/>
                <w:noProof/>
              </w:rPr>
              <w:t>Current Metallic Biomaterials</w:t>
            </w:r>
            <w:r w:rsidR="00480242">
              <w:rPr>
                <w:noProof/>
                <w:webHidden/>
              </w:rPr>
              <w:tab/>
            </w:r>
            <w:r w:rsidR="00480242">
              <w:rPr>
                <w:noProof/>
                <w:webHidden/>
              </w:rPr>
              <w:fldChar w:fldCharType="begin"/>
            </w:r>
            <w:r w:rsidR="00480242">
              <w:rPr>
                <w:noProof/>
                <w:webHidden/>
              </w:rPr>
              <w:instrText xml:space="preserve"> PAGEREF _Toc419210555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7FC0925" w14:textId="77777777" w:rsidR="00480242" w:rsidRDefault="007734F0">
          <w:pPr>
            <w:pStyle w:val="TOC4"/>
            <w:tabs>
              <w:tab w:val="left" w:pos="1540"/>
              <w:tab w:val="right" w:leader="dot" w:pos="9016"/>
            </w:tabs>
            <w:rPr>
              <w:noProof/>
              <w:lang w:eastAsia="en-AU"/>
            </w:rPr>
          </w:pPr>
          <w:hyperlink w:anchor="_Toc419210556" w:history="1">
            <w:r w:rsidR="00480242" w:rsidRPr="00C3293B">
              <w:rPr>
                <w:rStyle w:val="Hyperlink"/>
                <w:noProof/>
              </w:rPr>
              <w:t>2.4.1.2</w:t>
            </w:r>
            <w:r w:rsidR="00480242">
              <w:rPr>
                <w:noProof/>
                <w:lang w:eastAsia="en-AU"/>
              </w:rPr>
              <w:tab/>
            </w:r>
            <w:r w:rsidR="00480242" w:rsidRPr="00C3293B">
              <w:rPr>
                <w:rStyle w:val="Hyperlink"/>
                <w:noProof/>
              </w:rPr>
              <w:t>Roll of Metallic Elements within the Body</w:t>
            </w:r>
            <w:r w:rsidR="00480242">
              <w:rPr>
                <w:noProof/>
                <w:webHidden/>
              </w:rPr>
              <w:tab/>
            </w:r>
            <w:r w:rsidR="00480242">
              <w:rPr>
                <w:noProof/>
                <w:webHidden/>
              </w:rPr>
              <w:fldChar w:fldCharType="begin"/>
            </w:r>
            <w:r w:rsidR="00480242">
              <w:rPr>
                <w:noProof/>
                <w:webHidden/>
              </w:rPr>
              <w:instrText xml:space="preserve"> PAGEREF _Toc419210556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7AF7B451" w14:textId="77777777" w:rsidR="00480242" w:rsidRDefault="007734F0">
          <w:pPr>
            <w:pStyle w:val="TOC3"/>
            <w:tabs>
              <w:tab w:val="left" w:pos="1320"/>
              <w:tab w:val="right" w:leader="dot" w:pos="9016"/>
            </w:tabs>
            <w:rPr>
              <w:noProof/>
              <w:lang w:eastAsia="en-AU"/>
            </w:rPr>
          </w:pPr>
          <w:hyperlink w:anchor="_Toc419210557" w:history="1">
            <w:r w:rsidR="00480242" w:rsidRPr="00C3293B">
              <w:rPr>
                <w:rStyle w:val="Hyperlink"/>
                <w:noProof/>
              </w:rPr>
              <w:t>2.4.2</w:t>
            </w:r>
            <w:r w:rsidR="00480242">
              <w:rPr>
                <w:noProof/>
                <w:lang w:eastAsia="en-AU"/>
              </w:rPr>
              <w:tab/>
            </w:r>
            <w:r w:rsidR="00480242" w:rsidRPr="00C3293B">
              <w:rPr>
                <w:rStyle w:val="Hyperlink"/>
                <w:noProof/>
              </w:rPr>
              <w:t>Degradation of Biomaterials</w:t>
            </w:r>
            <w:r w:rsidR="00480242">
              <w:rPr>
                <w:noProof/>
                <w:webHidden/>
              </w:rPr>
              <w:tab/>
            </w:r>
            <w:r w:rsidR="00480242">
              <w:rPr>
                <w:noProof/>
                <w:webHidden/>
              </w:rPr>
              <w:fldChar w:fldCharType="begin"/>
            </w:r>
            <w:r w:rsidR="00480242">
              <w:rPr>
                <w:noProof/>
                <w:webHidden/>
              </w:rPr>
              <w:instrText xml:space="preserve"> PAGEREF _Toc419210557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0BCD8C80" w14:textId="77777777" w:rsidR="00480242" w:rsidRDefault="007734F0">
          <w:pPr>
            <w:pStyle w:val="TOC4"/>
            <w:tabs>
              <w:tab w:val="left" w:pos="1540"/>
              <w:tab w:val="right" w:leader="dot" w:pos="9016"/>
            </w:tabs>
            <w:rPr>
              <w:noProof/>
              <w:lang w:eastAsia="en-AU"/>
            </w:rPr>
          </w:pPr>
          <w:hyperlink w:anchor="_Toc419210558" w:history="1">
            <w:r w:rsidR="00480242" w:rsidRPr="00C3293B">
              <w:rPr>
                <w:rStyle w:val="Hyperlink"/>
                <w:noProof/>
              </w:rPr>
              <w:t>2.4.2.1</w:t>
            </w:r>
            <w:r w:rsidR="00480242">
              <w:rPr>
                <w:noProof/>
                <w:lang w:eastAsia="en-AU"/>
              </w:rPr>
              <w:tab/>
            </w:r>
            <w:r w:rsidR="00480242" w:rsidRPr="00C3293B">
              <w:rPr>
                <w:rStyle w:val="Hyperlink"/>
                <w:noProof/>
              </w:rPr>
              <w:t>Basic Theory of Corrosion and Its Measurement</w:t>
            </w:r>
            <w:r w:rsidR="00480242">
              <w:rPr>
                <w:noProof/>
                <w:webHidden/>
              </w:rPr>
              <w:tab/>
            </w:r>
            <w:r w:rsidR="00480242">
              <w:rPr>
                <w:noProof/>
                <w:webHidden/>
              </w:rPr>
              <w:fldChar w:fldCharType="begin"/>
            </w:r>
            <w:r w:rsidR="00480242">
              <w:rPr>
                <w:noProof/>
                <w:webHidden/>
              </w:rPr>
              <w:instrText xml:space="preserve"> PAGEREF _Toc419210558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6793D4C0" w14:textId="77777777" w:rsidR="00480242" w:rsidRDefault="007734F0">
          <w:pPr>
            <w:pStyle w:val="TOC4"/>
            <w:tabs>
              <w:tab w:val="left" w:pos="1540"/>
              <w:tab w:val="right" w:leader="dot" w:pos="9016"/>
            </w:tabs>
            <w:rPr>
              <w:noProof/>
              <w:lang w:eastAsia="en-AU"/>
            </w:rPr>
          </w:pPr>
          <w:hyperlink w:anchor="_Toc419210559" w:history="1">
            <w:r w:rsidR="00480242" w:rsidRPr="00C3293B">
              <w:rPr>
                <w:rStyle w:val="Hyperlink"/>
                <w:noProof/>
              </w:rPr>
              <w:t>2.4.2.2</w:t>
            </w:r>
            <w:r w:rsidR="00480242">
              <w:rPr>
                <w:noProof/>
                <w:lang w:eastAsia="en-AU"/>
              </w:rPr>
              <w:tab/>
            </w:r>
            <w:r w:rsidR="00480242" w:rsidRPr="00C3293B">
              <w:rPr>
                <w:rStyle w:val="Hyperlink"/>
                <w:noProof/>
              </w:rPr>
              <w:t>Mg Hydrogen Evolution</w:t>
            </w:r>
            <w:r w:rsidR="00480242">
              <w:rPr>
                <w:noProof/>
                <w:webHidden/>
              </w:rPr>
              <w:tab/>
            </w:r>
            <w:r w:rsidR="00480242">
              <w:rPr>
                <w:noProof/>
                <w:webHidden/>
              </w:rPr>
              <w:fldChar w:fldCharType="begin"/>
            </w:r>
            <w:r w:rsidR="00480242">
              <w:rPr>
                <w:noProof/>
                <w:webHidden/>
              </w:rPr>
              <w:instrText xml:space="preserve"> PAGEREF _Toc419210559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2D55CA2E" w14:textId="77777777" w:rsidR="00480242" w:rsidRDefault="007734F0">
          <w:pPr>
            <w:pStyle w:val="TOC4"/>
            <w:tabs>
              <w:tab w:val="left" w:pos="1540"/>
              <w:tab w:val="right" w:leader="dot" w:pos="9016"/>
            </w:tabs>
            <w:rPr>
              <w:noProof/>
              <w:lang w:eastAsia="en-AU"/>
            </w:rPr>
          </w:pPr>
          <w:hyperlink w:anchor="_Toc419210560" w:history="1">
            <w:r w:rsidR="00480242" w:rsidRPr="00C3293B">
              <w:rPr>
                <w:rStyle w:val="Hyperlink"/>
                <w:noProof/>
              </w:rPr>
              <w:t>2.4.2.3</w:t>
            </w:r>
            <w:r w:rsidR="00480242">
              <w:rPr>
                <w:noProof/>
                <w:lang w:eastAsia="en-AU"/>
              </w:rPr>
              <w:tab/>
            </w:r>
            <w:r w:rsidR="00480242" w:rsidRPr="00C3293B">
              <w:rPr>
                <w:rStyle w:val="Hyperlink"/>
                <w:noProof/>
              </w:rPr>
              <w:t>Pitting Corrosion</w:t>
            </w:r>
            <w:r w:rsidR="00480242">
              <w:rPr>
                <w:noProof/>
                <w:webHidden/>
              </w:rPr>
              <w:tab/>
            </w:r>
            <w:r w:rsidR="00480242">
              <w:rPr>
                <w:noProof/>
                <w:webHidden/>
              </w:rPr>
              <w:fldChar w:fldCharType="begin"/>
            </w:r>
            <w:r w:rsidR="00480242">
              <w:rPr>
                <w:noProof/>
                <w:webHidden/>
              </w:rPr>
              <w:instrText xml:space="preserve"> PAGEREF _Toc419210560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4F3A06ED" w14:textId="77777777" w:rsidR="00480242" w:rsidRDefault="007734F0">
          <w:pPr>
            <w:pStyle w:val="TOC3"/>
            <w:tabs>
              <w:tab w:val="left" w:pos="1320"/>
              <w:tab w:val="right" w:leader="dot" w:pos="9016"/>
            </w:tabs>
            <w:rPr>
              <w:noProof/>
              <w:lang w:eastAsia="en-AU"/>
            </w:rPr>
          </w:pPr>
          <w:hyperlink w:anchor="_Toc419210561" w:history="1">
            <w:r w:rsidR="00480242" w:rsidRPr="00C3293B">
              <w:rPr>
                <w:rStyle w:val="Hyperlink"/>
                <w:noProof/>
              </w:rPr>
              <w:t>2.4.3</w:t>
            </w:r>
            <w:r w:rsidR="00480242">
              <w:rPr>
                <w:noProof/>
                <w:lang w:eastAsia="en-AU"/>
              </w:rPr>
              <w:tab/>
            </w:r>
            <w:r w:rsidR="00480242" w:rsidRPr="00C3293B">
              <w:rPr>
                <w:rStyle w:val="Hyperlink"/>
                <w:noProof/>
              </w:rPr>
              <w:t>Anti-biotic Scaffolds</w:t>
            </w:r>
            <w:r w:rsidR="00480242">
              <w:rPr>
                <w:noProof/>
                <w:webHidden/>
              </w:rPr>
              <w:tab/>
            </w:r>
            <w:r w:rsidR="00480242">
              <w:rPr>
                <w:noProof/>
                <w:webHidden/>
              </w:rPr>
              <w:fldChar w:fldCharType="begin"/>
            </w:r>
            <w:r w:rsidR="00480242">
              <w:rPr>
                <w:noProof/>
                <w:webHidden/>
              </w:rPr>
              <w:instrText xml:space="preserve"> PAGEREF _Toc419210561 \h </w:instrText>
            </w:r>
            <w:r w:rsidR="00480242">
              <w:rPr>
                <w:noProof/>
                <w:webHidden/>
              </w:rPr>
            </w:r>
            <w:r w:rsidR="00480242">
              <w:rPr>
                <w:noProof/>
                <w:webHidden/>
              </w:rPr>
              <w:fldChar w:fldCharType="separate"/>
            </w:r>
            <w:r w:rsidR="00DE3E9F">
              <w:rPr>
                <w:noProof/>
                <w:webHidden/>
              </w:rPr>
              <w:t>22</w:t>
            </w:r>
            <w:r w:rsidR="00480242">
              <w:rPr>
                <w:noProof/>
                <w:webHidden/>
              </w:rPr>
              <w:fldChar w:fldCharType="end"/>
            </w:r>
          </w:hyperlink>
        </w:p>
        <w:p w14:paraId="00287F21" w14:textId="77777777" w:rsidR="00480242" w:rsidRDefault="007734F0">
          <w:pPr>
            <w:pStyle w:val="TOC1"/>
            <w:tabs>
              <w:tab w:val="left" w:pos="440"/>
              <w:tab w:val="right" w:leader="dot" w:pos="9016"/>
            </w:tabs>
            <w:rPr>
              <w:noProof/>
              <w:lang w:eastAsia="en-AU"/>
            </w:rPr>
          </w:pPr>
          <w:hyperlink w:anchor="_Toc419210562" w:history="1">
            <w:r w:rsidR="00480242" w:rsidRPr="00C3293B">
              <w:rPr>
                <w:rStyle w:val="Hyperlink"/>
                <w:noProof/>
              </w:rPr>
              <w:t>3</w:t>
            </w:r>
            <w:r w:rsidR="00480242">
              <w:rPr>
                <w:noProof/>
                <w:lang w:eastAsia="en-AU"/>
              </w:rPr>
              <w:tab/>
            </w:r>
            <w:r w:rsidR="00480242" w:rsidRPr="00C3293B">
              <w:rPr>
                <w:rStyle w:val="Hyperlink"/>
                <w:noProof/>
              </w:rPr>
              <w:t>Methods</w:t>
            </w:r>
            <w:r w:rsidR="00480242">
              <w:rPr>
                <w:noProof/>
                <w:webHidden/>
              </w:rPr>
              <w:tab/>
            </w:r>
            <w:r w:rsidR="00480242">
              <w:rPr>
                <w:noProof/>
                <w:webHidden/>
              </w:rPr>
              <w:fldChar w:fldCharType="begin"/>
            </w:r>
            <w:r w:rsidR="00480242">
              <w:rPr>
                <w:noProof/>
                <w:webHidden/>
              </w:rPr>
              <w:instrText xml:space="preserve"> PAGEREF _Toc419210562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CA1BDFA" w14:textId="77777777" w:rsidR="00480242" w:rsidRDefault="007734F0">
          <w:pPr>
            <w:pStyle w:val="TOC2"/>
            <w:tabs>
              <w:tab w:val="left" w:pos="880"/>
              <w:tab w:val="right" w:leader="dot" w:pos="9016"/>
            </w:tabs>
            <w:rPr>
              <w:noProof/>
              <w:lang w:eastAsia="en-AU"/>
            </w:rPr>
          </w:pPr>
          <w:hyperlink w:anchor="_Toc419210563" w:history="1">
            <w:r w:rsidR="00480242" w:rsidRPr="00C3293B">
              <w:rPr>
                <w:rStyle w:val="Hyperlink"/>
                <w:noProof/>
              </w:rPr>
              <w:t>3.1</w:t>
            </w:r>
            <w:r w:rsidR="00480242">
              <w:rPr>
                <w:noProof/>
                <w:lang w:eastAsia="en-AU"/>
              </w:rPr>
              <w:tab/>
            </w:r>
            <w:r w:rsidR="00480242" w:rsidRPr="00C3293B">
              <w:rPr>
                <w:rStyle w:val="Hyperlink"/>
                <w:noProof/>
              </w:rPr>
              <w:t>Target Manufacture</w:t>
            </w:r>
            <w:r w:rsidR="00480242">
              <w:rPr>
                <w:noProof/>
                <w:webHidden/>
              </w:rPr>
              <w:tab/>
            </w:r>
            <w:r w:rsidR="00480242">
              <w:rPr>
                <w:noProof/>
                <w:webHidden/>
              </w:rPr>
              <w:fldChar w:fldCharType="begin"/>
            </w:r>
            <w:r w:rsidR="00480242">
              <w:rPr>
                <w:noProof/>
                <w:webHidden/>
              </w:rPr>
              <w:instrText xml:space="preserve"> PAGEREF _Toc419210563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401E102" w14:textId="77777777" w:rsidR="00480242" w:rsidRDefault="007734F0">
          <w:pPr>
            <w:pStyle w:val="TOC3"/>
            <w:tabs>
              <w:tab w:val="left" w:pos="1320"/>
              <w:tab w:val="right" w:leader="dot" w:pos="9016"/>
            </w:tabs>
            <w:rPr>
              <w:noProof/>
              <w:lang w:eastAsia="en-AU"/>
            </w:rPr>
          </w:pPr>
          <w:hyperlink w:anchor="_Toc419210564" w:history="1">
            <w:r w:rsidR="00480242" w:rsidRPr="00C3293B">
              <w:rPr>
                <w:rStyle w:val="Hyperlink"/>
                <w:noProof/>
              </w:rPr>
              <w:t>3.1.1</w:t>
            </w:r>
            <w:r w:rsidR="00480242">
              <w:rPr>
                <w:noProof/>
                <w:lang w:eastAsia="en-AU"/>
              </w:rPr>
              <w:tab/>
            </w:r>
            <w:r w:rsidR="00480242" w:rsidRPr="00C3293B">
              <w:rPr>
                <w:rStyle w:val="Hyperlink"/>
                <w:noProof/>
              </w:rPr>
              <w:t>Induction Furnace</w:t>
            </w:r>
            <w:r w:rsidR="00480242">
              <w:rPr>
                <w:noProof/>
                <w:webHidden/>
              </w:rPr>
              <w:tab/>
            </w:r>
            <w:r w:rsidR="00480242">
              <w:rPr>
                <w:noProof/>
                <w:webHidden/>
              </w:rPr>
              <w:fldChar w:fldCharType="begin"/>
            </w:r>
            <w:r w:rsidR="00480242">
              <w:rPr>
                <w:noProof/>
                <w:webHidden/>
              </w:rPr>
              <w:instrText xml:space="preserve"> PAGEREF _Toc419210564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6721F300" w14:textId="77777777" w:rsidR="00480242" w:rsidRDefault="007734F0">
          <w:pPr>
            <w:pStyle w:val="TOC4"/>
            <w:tabs>
              <w:tab w:val="left" w:pos="1540"/>
              <w:tab w:val="right" w:leader="dot" w:pos="9016"/>
            </w:tabs>
            <w:rPr>
              <w:noProof/>
              <w:lang w:eastAsia="en-AU"/>
            </w:rPr>
          </w:pPr>
          <w:hyperlink w:anchor="_Toc419210565" w:history="1">
            <w:r w:rsidR="00480242" w:rsidRPr="00C3293B">
              <w:rPr>
                <w:rStyle w:val="Hyperlink"/>
                <w:noProof/>
              </w:rPr>
              <w:t>3.1.1.1</w:t>
            </w:r>
            <w:r w:rsidR="00480242">
              <w:rPr>
                <w:noProof/>
                <w:lang w:eastAsia="en-AU"/>
              </w:rPr>
              <w:tab/>
            </w:r>
            <w:r w:rsidR="00480242" w:rsidRPr="00C3293B">
              <w:rPr>
                <w:rStyle w:val="Hyperlink"/>
                <w:noProof/>
              </w:rPr>
              <w:t>Charges Preparation</w:t>
            </w:r>
            <w:r w:rsidR="00480242">
              <w:rPr>
                <w:noProof/>
                <w:webHidden/>
              </w:rPr>
              <w:tab/>
            </w:r>
            <w:r w:rsidR="00480242">
              <w:rPr>
                <w:noProof/>
                <w:webHidden/>
              </w:rPr>
              <w:fldChar w:fldCharType="begin"/>
            </w:r>
            <w:r w:rsidR="00480242">
              <w:rPr>
                <w:noProof/>
                <w:webHidden/>
              </w:rPr>
              <w:instrText xml:space="preserve"> PAGEREF _Toc419210565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1C7428B6" w14:textId="77777777" w:rsidR="00480242" w:rsidRDefault="007734F0">
          <w:pPr>
            <w:pStyle w:val="TOC4"/>
            <w:tabs>
              <w:tab w:val="left" w:pos="1540"/>
              <w:tab w:val="right" w:leader="dot" w:pos="9016"/>
            </w:tabs>
            <w:rPr>
              <w:noProof/>
              <w:lang w:eastAsia="en-AU"/>
            </w:rPr>
          </w:pPr>
          <w:hyperlink w:anchor="_Toc419210566" w:history="1">
            <w:r w:rsidR="00480242" w:rsidRPr="00C3293B">
              <w:rPr>
                <w:rStyle w:val="Hyperlink"/>
                <w:noProof/>
              </w:rPr>
              <w:t>3.1.1.2</w:t>
            </w:r>
            <w:r w:rsidR="00480242">
              <w:rPr>
                <w:noProof/>
                <w:lang w:eastAsia="en-AU"/>
              </w:rPr>
              <w:tab/>
            </w:r>
            <w:r w:rsidR="00480242" w:rsidRPr="00C3293B">
              <w:rPr>
                <w:rStyle w:val="Hyperlink"/>
                <w:noProof/>
              </w:rPr>
              <w:t>Induction Casting of Alloys</w:t>
            </w:r>
            <w:r w:rsidR="00480242">
              <w:rPr>
                <w:noProof/>
                <w:webHidden/>
              </w:rPr>
              <w:tab/>
            </w:r>
            <w:r w:rsidR="00480242">
              <w:rPr>
                <w:noProof/>
                <w:webHidden/>
              </w:rPr>
              <w:fldChar w:fldCharType="begin"/>
            </w:r>
            <w:r w:rsidR="00480242">
              <w:rPr>
                <w:noProof/>
                <w:webHidden/>
              </w:rPr>
              <w:instrText xml:space="preserve"> PAGEREF _Toc419210566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F4A7C33" w14:textId="77777777" w:rsidR="00480242" w:rsidRDefault="007734F0">
          <w:pPr>
            <w:pStyle w:val="TOC3"/>
            <w:tabs>
              <w:tab w:val="left" w:pos="1320"/>
              <w:tab w:val="right" w:leader="dot" w:pos="9016"/>
            </w:tabs>
            <w:rPr>
              <w:noProof/>
              <w:lang w:eastAsia="en-AU"/>
            </w:rPr>
          </w:pPr>
          <w:hyperlink w:anchor="_Toc419210567" w:history="1">
            <w:r w:rsidR="00480242" w:rsidRPr="00C3293B">
              <w:rPr>
                <w:rStyle w:val="Hyperlink"/>
                <w:noProof/>
              </w:rPr>
              <w:t>3.1.2</w:t>
            </w:r>
            <w:r w:rsidR="00480242">
              <w:rPr>
                <w:noProof/>
                <w:lang w:eastAsia="en-AU"/>
              </w:rPr>
              <w:tab/>
            </w:r>
            <w:r w:rsidR="00480242" w:rsidRPr="00C3293B">
              <w:rPr>
                <w:rStyle w:val="Hyperlink"/>
                <w:noProof/>
              </w:rPr>
              <w:t>Shaping of Targets</w:t>
            </w:r>
            <w:r w:rsidR="00480242">
              <w:rPr>
                <w:noProof/>
                <w:webHidden/>
              </w:rPr>
              <w:tab/>
            </w:r>
            <w:r w:rsidR="00480242">
              <w:rPr>
                <w:noProof/>
                <w:webHidden/>
              </w:rPr>
              <w:fldChar w:fldCharType="begin"/>
            </w:r>
            <w:r w:rsidR="00480242">
              <w:rPr>
                <w:noProof/>
                <w:webHidden/>
              </w:rPr>
              <w:instrText xml:space="preserve"> PAGEREF _Toc419210567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578B7F33" w14:textId="77777777" w:rsidR="00480242" w:rsidRDefault="007734F0">
          <w:pPr>
            <w:pStyle w:val="TOC2"/>
            <w:tabs>
              <w:tab w:val="left" w:pos="880"/>
              <w:tab w:val="right" w:leader="dot" w:pos="9016"/>
            </w:tabs>
            <w:rPr>
              <w:noProof/>
              <w:lang w:eastAsia="en-AU"/>
            </w:rPr>
          </w:pPr>
          <w:hyperlink w:anchor="_Toc419210568" w:history="1">
            <w:r w:rsidR="00480242" w:rsidRPr="00C3293B">
              <w:rPr>
                <w:rStyle w:val="Hyperlink"/>
                <w:noProof/>
              </w:rPr>
              <w:t>3.2</w:t>
            </w:r>
            <w:r w:rsidR="00480242">
              <w:rPr>
                <w:noProof/>
                <w:lang w:eastAsia="en-AU"/>
              </w:rPr>
              <w:tab/>
            </w:r>
            <w:r w:rsidR="00480242" w:rsidRPr="00C3293B">
              <w:rPr>
                <w:rStyle w:val="Hyperlink"/>
                <w:noProof/>
              </w:rPr>
              <w:t>PVD via Magnetron Sputtering</w:t>
            </w:r>
            <w:r w:rsidR="00480242">
              <w:rPr>
                <w:noProof/>
                <w:webHidden/>
              </w:rPr>
              <w:tab/>
            </w:r>
            <w:r w:rsidR="00480242">
              <w:rPr>
                <w:noProof/>
                <w:webHidden/>
              </w:rPr>
              <w:fldChar w:fldCharType="begin"/>
            </w:r>
            <w:r w:rsidR="00480242">
              <w:rPr>
                <w:noProof/>
                <w:webHidden/>
              </w:rPr>
              <w:instrText xml:space="preserve"> PAGEREF _Toc419210568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D9BBD18" w14:textId="77777777" w:rsidR="00480242" w:rsidRDefault="007734F0">
          <w:pPr>
            <w:pStyle w:val="TOC3"/>
            <w:tabs>
              <w:tab w:val="left" w:pos="1320"/>
              <w:tab w:val="right" w:leader="dot" w:pos="9016"/>
            </w:tabs>
            <w:rPr>
              <w:noProof/>
              <w:lang w:eastAsia="en-AU"/>
            </w:rPr>
          </w:pPr>
          <w:hyperlink w:anchor="_Toc419210569" w:history="1">
            <w:r w:rsidR="00480242" w:rsidRPr="00C3293B">
              <w:rPr>
                <w:rStyle w:val="Hyperlink"/>
                <w:noProof/>
              </w:rPr>
              <w:t>3.2.1</w:t>
            </w:r>
            <w:r w:rsidR="00480242">
              <w:rPr>
                <w:noProof/>
                <w:lang w:eastAsia="en-AU"/>
              </w:rPr>
              <w:tab/>
            </w:r>
            <w:r w:rsidR="00480242" w:rsidRPr="00C3293B">
              <w:rPr>
                <w:rStyle w:val="Hyperlink"/>
                <w:noProof/>
              </w:rPr>
              <w:t>Sputtering of TFMGs and SMGs</w:t>
            </w:r>
            <w:r w:rsidR="00480242">
              <w:rPr>
                <w:noProof/>
                <w:webHidden/>
              </w:rPr>
              <w:tab/>
            </w:r>
            <w:r w:rsidR="00480242">
              <w:rPr>
                <w:noProof/>
                <w:webHidden/>
              </w:rPr>
              <w:fldChar w:fldCharType="begin"/>
            </w:r>
            <w:r w:rsidR="00480242">
              <w:rPr>
                <w:noProof/>
                <w:webHidden/>
              </w:rPr>
              <w:instrText xml:space="preserve"> PAGEREF _Toc419210569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AB1F4F7" w14:textId="77777777" w:rsidR="00480242" w:rsidRDefault="007734F0">
          <w:pPr>
            <w:pStyle w:val="TOC3"/>
            <w:tabs>
              <w:tab w:val="left" w:pos="1320"/>
              <w:tab w:val="right" w:leader="dot" w:pos="9016"/>
            </w:tabs>
            <w:rPr>
              <w:noProof/>
              <w:lang w:eastAsia="en-AU"/>
            </w:rPr>
          </w:pPr>
          <w:hyperlink w:anchor="_Toc419210570" w:history="1">
            <w:r w:rsidR="00480242" w:rsidRPr="00C3293B">
              <w:rPr>
                <w:rStyle w:val="Hyperlink"/>
                <w:noProof/>
              </w:rPr>
              <w:t>3.2.2</w:t>
            </w:r>
            <w:r w:rsidR="00480242">
              <w:rPr>
                <w:noProof/>
                <w:lang w:eastAsia="en-AU"/>
              </w:rPr>
              <w:tab/>
            </w:r>
            <w:r w:rsidR="00480242" w:rsidRPr="00C3293B">
              <w:rPr>
                <w:rStyle w:val="Hyperlink"/>
                <w:noProof/>
              </w:rPr>
              <w:t>Sputtering Methods and Initial Parameters</w:t>
            </w:r>
            <w:r w:rsidR="00480242">
              <w:rPr>
                <w:noProof/>
                <w:webHidden/>
              </w:rPr>
              <w:tab/>
            </w:r>
            <w:r w:rsidR="00480242">
              <w:rPr>
                <w:noProof/>
                <w:webHidden/>
              </w:rPr>
              <w:fldChar w:fldCharType="begin"/>
            </w:r>
            <w:r w:rsidR="00480242">
              <w:rPr>
                <w:noProof/>
                <w:webHidden/>
              </w:rPr>
              <w:instrText xml:space="preserve"> PAGEREF _Toc41921057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80FB13A" w14:textId="77777777" w:rsidR="00480242" w:rsidRDefault="007734F0">
          <w:pPr>
            <w:pStyle w:val="TOC2"/>
            <w:tabs>
              <w:tab w:val="left" w:pos="880"/>
              <w:tab w:val="right" w:leader="dot" w:pos="9016"/>
            </w:tabs>
            <w:rPr>
              <w:noProof/>
              <w:lang w:eastAsia="en-AU"/>
            </w:rPr>
          </w:pPr>
          <w:hyperlink w:anchor="_Toc419210571" w:history="1">
            <w:r w:rsidR="00480242" w:rsidRPr="00C3293B">
              <w:rPr>
                <w:rStyle w:val="Hyperlink"/>
                <w:noProof/>
              </w:rPr>
              <w:t>3.3</w:t>
            </w:r>
            <w:r w:rsidR="00480242">
              <w:rPr>
                <w:noProof/>
                <w:lang w:eastAsia="en-AU"/>
              </w:rPr>
              <w:tab/>
            </w:r>
            <w:r w:rsidR="00480242" w:rsidRPr="00C3293B">
              <w:rPr>
                <w:rStyle w:val="Hyperlink"/>
                <w:noProof/>
              </w:rPr>
              <w:t>Examined Substrates</w:t>
            </w:r>
            <w:r w:rsidR="00480242">
              <w:rPr>
                <w:noProof/>
                <w:webHidden/>
              </w:rPr>
              <w:tab/>
            </w:r>
            <w:r w:rsidR="00480242">
              <w:rPr>
                <w:noProof/>
                <w:webHidden/>
              </w:rPr>
              <w:fldChar w:fldCharType="begin"/>
            </w:r>
            <w:r w:rsidR="00480242">
              <w:rPr>
                <w:noProof/>
                <w:webHidden/>
              </w:rPr>
              <w:instrText xml:space="preserve"> PAGEREF _Toc419210571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D0EBD89" w14:textId="77777777" w:rsidR="00480242" w:rsidRDefault="007734F0">
          <w:pPr>
            <w:pStyle w:val="TOC3"/>
            <w:tabs>
              <w:tab w:val="left" w:pos="1320"/>
              <w:tab w:val="right" w:leader="dot" w:pos="9016"/>
            </w:tabs>
            <w:rPr>
              <w:noProof/>
              <w:lang w:eastAsia="en-AU"/>
            </w:rPr>
          </w:pPr>
          <w:hyperlink w:anchor="_Toc419210572" w:history="1">
            <w:r w:rsidR="00480242" w:rsidRPr="00C3293B">
              <w:rPr>
                <w:rStyle w:val="Hyperlink"/>
                <w:noProof/>
              </w:rPr>
              <w:t>3.3.1</w:t>
            </w:r>
            <w:r w:rsidR="00480242">
              <w:rPr>
                <w:noProof/>
                <w:lang w:eastAsia="en-AU"/>
              </w:rPr>
              <w:tab/>
            </w:r>
            <w:r w:rsidR="00480242" w:rsidRPr="00C3293B">
              <w:rPr>
                <w:rStyle w:val="Hyperlink"/>
                <w:noProof/>
              </w:rPr>
              <w:t>Water Soluble Substrate</w:t>
            </w:r>
            <w:r w:rsidR="00480242">
              <w:rPr>
                <w:noProof/>
                <w:webHidden/>
              </w:rPr>
              <w:tab/>
            </w:r>
            <w:r w:rsidR="00480242">
              <w:rPr>
                <w:noProof/>
                <w:webHidden/>
              </w:rPr>
              <w:fldChar w:fldCharType="begin"/>
            </w:r>
            <w:r w:rsidR="00480242">
              <w:rPr>
                <w:noProof/>
                <w:webHidden/>
              </w:rPr>
              <w:instrText xml:space="preserve"> PAGEREF _Toc419210572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98A04D7" w14:textId="77777777" w:rsidR="00480242" w:rsidRDefault="007734F0">
          <w:pPr>
            <w:pStyle w:val="TOC3"/>
            <w:tabs>
              <w:tab w:val="left" w:pos="1320"/>
              <w:tab w:val="right" w:leader="dot" w:pos="9016"/>
            </w:tabs>
            <w:rPr>
              <w:noProof/>
              <w:lang w:eastAsia="en-AU"/>
            </w:rPr>
          </w:pPr>
          <w:hyperlink w:anchor="_Toc419210573" w:history="1">
            <w:r w:rsidR="00480242" w:rsidRPr="00C3293B">
              <w:rPr>
                <w:rStyle w:val="Hyperlink"/>
                <w:noProof/>
              </w:rPr>
              <w:t>3.3.2</w:t>
            </w:r>
            <w:r w:rsidR="00480242">
              <w:rPr>
                <w:noProof/>
                <w:lang w:eastAsia="en-AU"/>
              </w:rPr>
              <w:tab/>
            </w:r>
            <w:r w:rsidR="00480242" w:rsidRPr="00C3293B">
              <w:rPr>
                <w:rStyle w:val="Hyperlink"/>
                <w:noProof/>
              </w:rPr>
              <w:t>BMG Substrate</w:t>
            </w:r>
            <w:r w:rsidR="00480242">
              <w:rPr>
                <w:noProof/>
                <w:webHidden/>
              </w:rPr>
              <w:tab/>
            </w:r>
            <w:r w:rsidR="00480242">
              <w:rPr>
                <w:noProof/>
                <w:webHidden/>
              </w:rPr>
              <w:fldChar w:fldCharType="begin"/>
            </w:r>
            <w:r w:rsidR="00480242">
              <w:rPr>
                <w:noProof/>
                <w:webHidden/>
              </w:rPr>
              <w:instrText xml:space="preserve"> PAGEREF _Toc419210573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EE87E4E" w14:textId="77777777" w:rsidR="00480242" w:rsidRDefault="007734F0">
          <w:pPr>
            <w:pStyle w:val="TOC3"/>
            <w:tabs>
              <w:tab w:val="left" w:pos="1320"/>
              <w:tab w:val="right" w:leader="dot" w:pos="9016"/>
            </w:tabs>
            <w:rPr>
              <w:noProof/>
              <w:lang w:eastAsia="en-AU"/>
            </w:rPr>
          </w:pPr>
          <w:hyperlink w:anchor="_Toc419210574" w:history="1">
            <w:r w:rsidR="00480242" w:rsidRPr="00C3293B">
              <w:rPr>
                <w:rStyle w:val="Hyperlink"/>
                <w:noProof/>
              </w:rPr>
              <w:t>3.3.3</w:t>
            </w:r>
            <w:r w:rsidR="00480242">
              <w:rPr>
                <w:noProof/>
                <w:lang w:eastAsia="en-AU"/>
              </w:rPr>
              <w:tab/>
            </w:r>
            <w:r w:rsidR="00480242" w:rsidRPr="00C3293B">
              <w:rPr>
                <w:rStyle w:val="Hyperlink"/>
                <w:rFonts w:eastAsia="Times New Roman"/>
                <w:noProof/>
                <w:lang w:eastAsia="en-AU"/>
              </w:rPr>
              <w:t>Polycaprolactone (PCL)</w:t>
            </w:r>
            <w:r w:rsidR="00480242" w:rsidRPr="00C3293B">
              <w:rPr>
                <w:rStyle w:val="Hyperlink"/>
                <w:noProof/>
              </w:rPr>
              <w:t xml:space="preserve"> Scaffolds</w:t>
            </w:r>
            <w:r w:rsidR="00480242">
              <w:rPr>
                <w:noProof/>
                <w:webHidden/>
              </w:rPr>
              <w:tab/>
            </w:r>
            <w:r w:rsidR="00480242">
              <w:rPr>
                <w:noProof/>
                <w:webHidden/>
              </w:rPr>
              <w:fldChar w:fldCharType="begin"/>
            </w:r>
            <w:r w:rsidR="00480242">
              <w:rPr>
                <w:noProof/>
                <w:webHidden/>
              </w:rPr>
              <w:instrText xml:space="preserve"> PAGEREF _Toc419210574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84233C7" w14:textId="77777777" w:rsidR="00480242" w:rsidRDefault="007734F0">
          <w:pPr>
            <w:pStyle w:val="TOC2"/>
            <w:tabs>
              <w:tab w:val="left" w:pos="880"/>
              <w:tab w:val="right" w:leader="dot" w:pos="9016"/>
            </w:tabs>
            <w:rPr>
              <w:noProof/>
              <w:lang w:eastAsia="en-AU"/>
            </w:rPr>
          </w:pPr>
          <w:hyperlink w:anchor="_Toc419210575" w:history="1">
            <w:r w:rsidR="00480242" w:rsidRPr="00C3293B">
              <w:rPr>
                <w:rStyle w:val="Hyperlink"/>
                <w:noProof/>
              </w:rPr>
              <w:t>3.4</w:t>
            </w:r>
            <w:r w:rsidR="00480242">
              <w:rPr>
                <w:noProof/>
                <w:lang w:eastAsia="en-AU"/>
              </w:rPr>
              <w:tab/>
            </w:r>
            <w:r w:rsidR="00480242" w:rsidRPr="00C3293B">
              <w:rPr>
                <w:rStyle w:val="Hyperlink"/>
                <w:noProof/>
              </w:rPr>
              <w:t>Film Characterisation</w:t>
            </w:r>
            <w:r w:rsidR="00480242">
              <w:rPr>
                <w:noProof/>
                <w:webHidden/>
              </w:rPr>
              <w:tab/>
            </w:r>
            <w:r w:rsidR="00480242">
              <w:rPr>
                <w:noProof/>
                <w:webHidden/>
              </w:rPr>
              <w:fldChar w:fldCharType="begin"/>
            </w:r>
            <w:r w:rsidR="00480242">
              <w:rPr>
                <w:noProof/>
                <w:webHidden/>
              </w:rPr>
              <w:instrText xml:space="preserve"> PAGEREF _Toc419210575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0EC9310A" w14:textId="77777777" w:rsidR="00480242" w:rsidRDefault="007734F0">
          <w:pPr>
            <w:pStyle w:val="TOC3"/>
            <w:tabs>
              <w:tab w:val="left" w:pos="1320"/>
              <w:tab w:val="right" w:leader="dot" w:pos="9016"/>
            </w:tabs>
            <w:rPr>
              <w:noProof/>
              <w:lang w:eastAsia="en-AU"/>
            </w:rPr>
          </w:pPr>
          <w:hyperlink w:anchor="_Toc419210576" w:history="1">
            <w:r w:rsidR="00480242" w:rsidRPr="00C3293B">
              <w:rPr>
                <w:rStyle w:val="Hyperlink"/>
                <w:noProof/>
              </w:rPr>
              <w:t>3.4.1</w:t>
            </w:r>
            <w:r w:rsidR="00480242">
              <w:rPr>
                <w:noProof/>
                <w:lang w:eastAsia="en-AU"/>
              </w:rPr>
              <w:tab/>
            </w:r>
            <w:r w:rsidR="00480242" w:rsidRPr="00C3293B">
              <w:rPr>
                <w:rStyle w:val="Hyperlink"/>
                <w:noProof/>
              </w:rPr>
              <w:t>Physical and Chemical Properties</w:t>
            </w:r>
            <w:r w:rsidR="00480242">
              <w:rPr>
                <w:noProof/>
                <w:webHidden/>
              </w:rPr>
              <w:tab/>
            </w:r>
            <w:r w:rsidR="00480242">
              <w:rPr>
                <w:noProof/>
                <w:webHidden/>
              </w:rPr>
              <w:fldChar w:fldCharType="begin"/>
            </w:r>
            <w:r w:rsidR="00480242">
              <w:rPr>
                <w:noProof/>
                <w:webHidden/>
              </w:rPr>
              <w:instrText xml:space="preserve"> PAGEREF _Toc419210576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576AF4A5" w14:textId="77777777" w:rsidR="00480242" w:rsidRDefault="007734F0">
          <w:pPr>
            <w:pStyle w:val="TOC3"/>
            <w:tabs>
              <w:tab w:val="left" w:pos="1320"/>
              <w:tab w:val="right" w:leader="dot" w:pos="9016"/>
            </w:tabs>
            <w:rPr>
              <w:noProof/>
              <w:lang w:eastAsia="en-AU"/>
            </w:rPr>
          </w:pPr>
          <w:hyperlink w:anchor="_Toc419210577" w:history="1">
            <w:r w:rsidR="00480242" w:rsidRPr="00C3293B">
              <w:rPr>
                <w:rStyle w:val="Hyperlink"/>
                <w:noProof/>
              </w:rPr>
              <w:t>3.4.2</w:t>
            </w:r>
            <w:r w:rsidR="00480242">
              <w:rPr>
                <w:noProof/>
                <w:lang w:eastAsia="en-AU"/>
              </w:rPr>
              <w:tab/>
            </w:r>
            <w:r w:rsidR="00480242" w:rsidRPr="00C3293B">
              <w:rPr>
                <w:rStyle w:val="Hyperlink"/>
                <w:noProof/>
              </w:rPr>
              <w:t>Biocompatibility and Bioabsorption</w:t>
            </w:r>
            <w:r w:rsidR="00480242">
              <w:rPr>
                <w:noProof/>
                <w:webHidden/>
              </w:rPr>
              <w:tab/>
            </w:r>
            <w:r w:rsidR="00480242">
              <w:rPr>
                <w:noProof/>
                <w:webHidden/>
              </w:rPr>
              <w:fldChar w:fldCharType="begin"/>
            </w:r>
            <w:r w:rsidR="00480242">
              <w:rPr>
                <w:noProof/>
                <w:webHidden/>
              </w:rPr>
              <w:instrText xml:space="preserve"> PAGEREF _Toc419210577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D3837A2" w14:textId="77777777" w:rsidR="00480242" w:rsidRDefault="007734F0">
          <w:pPr>
            <w:pStyle w:val="TOC3"/>
            <w:tabs>
              <w:tab w:val="left" w:pos="1320"/>
              <w:tab w:val="right" w:leader="dot" w:pos="9016"/>
            </w:tabs>
            <w:rPr>
              <w:noProof/>
              <w:lang w:eastAsia="en-AU"/>
            </w:rPr>
          </w:pPr>
          <w:hyperlink w:anchor="_Toc419210578" w:history="1">
            <w:r w:rsidR="00480242" w:rsidRPr="00C3293B">
              <w:rPr>
                <w:rStyle w:val="Hyperlink"/>
                <w:noProof/>
              </w:rPr>
              <w:t>3.4.3</w:t>
            </w:r>
            <w:r w:rsidR="00480242">
              <w:rPr>
                <w:noProof/>
                <w:lang w:eastAsia="en-AU"/>
              </w:rPr>
              <w:tab/>
            </w:r>
            <w:r w:rsidR="00480242" w:rsidRPr="00C3293B">
              <w:rPr>
                <w:rStyle w:val="Hyperlink"/>
                <w:noProof/>
              </w:rPr>
              <w:t>Quality of Deposition</w:t>
            </w:r>
            <w:r w:rsidR="00480242">
              <w:rPr>
                <w:noProof/>
                <w:webHidden/>
              </w:rPr>
              <w:tab/>
            </w:r>
            <w:r w:rsidR="00480242">
              <w:rPr>
                <w:noProof/>
                <w:webHidden/>
              </w:rPr>
              <w:fldChar w:fldCharType="begin"/>
            </w:r>
            <w:r w:rsidR="00480242">
              <w:rPr>
                <w:noProof/>
                <w:webHidden/>
              </w:rPr>
              <w:instrText xml:space="preserve"> PAGEREF _Toc419210578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0BB0597" w14:textId="77777777" w:rsidR="00480242" w:rsidRDefault="007734F0">
          <w:pPr>
            <w:pStyle w:val="TOC1"/>
            <w:tabs>
              <w:tab w:val="left" w:pos="440"/>
              <w:tab w:val="right" w:leader="dot" w:pos="9016"/>
            </w:tabs>
            <w:rPr>
              <w:noProof/>
              <w:lang w:eastAsia="en-AU"/>
            </w:rPr>
          </w:pPr>
          <w:hyperlink w:anchor="_Toc419210579" w:history="1">
            <w:r w:rsidR="00480242" w:rsidRPr="00C3293B">
              <w:rPr>
                <w:rStyle w:val="Hyperlink"/>
                <w:noProof/>
              </w:rPr>
              <w:t>4</w:t>
            </w:r>
            <w:r w:rsidR="00480242">
              <w:rPr>
                <w:noProof/>
                <w:lang w:eastAsia="en-AU"/>
              </w:rPr>
              <w:tab/>
            </w:r>
            <w:r w:rsidR="00480242" w:rsidRPr="00C3293B">
              <w:rPr>
                <w:rStyle w:val="Hyperlink"/>
                <w:noProof/>
              </w:rPr>
              <w:t>Preliminary Results</w:t>
            </w:r>
            <w:r w:rsidR="00480242">
              <w:rPr>
                <w:noProof/>
                <w:webHidden/>
              </w:rPr>
              <w:tab/>
            </w:r>
            <w:r w:rsidR="00480242">
              <w:rPr>
                <w:noProof/>
                <w:webHidden/>
              </w:rPr>
              <w:fldChar w:fldCharType="begin"/>
            </w:r>
            <w:r w:rsidR="00480242">
              <w:rPr>
                <w:noProof/>
                <w:webHidden/>
              </w:rPr>
              <w:instrText xml:space="preserve"> PAGEREF _Toc419210579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11D22D20" w14:textId="77777777" w:rsidR="00480242" w:rsidRDefault="007734F0">
          <w:pPr>
            <w:pStyle w:val="TOC2"/>
            <w:tabs>
              <w:tab w:val="left" w:pos="880"/>
              <w:tab w:val="right" w:leader="dot" w:pos="9016"/>
            </w:tabs>
            <w:rPr>
              <w:noProof/>
              <w:lang w:eastAsia="en-AU"/>
            </w:rPr>
          </w:pPr>
          <w:hyperlink w:anchor="_Toc419210580" w:history="1">
            <w:r w:rsidR="00480242" w:rsidRPr="00C3293B">
              <w:rPr>
                <w:rStyle w:val="Hyperlink"/>
                <w:noProof/>
              </w:rPr>
              <w:t>4.1</w:t>
            </w:r>
            <w:r w:rsidR="00480242">
              <w:rPr>
                <w:noProof/>
                <w:lang w:eastAsia="en-AU"/>
              </w:rPr>
              <w:tab/>
            </w:r>
            <w:r w:rsidR="00480242" w:rsidRPr="00C3293B">
              <w:rPr>
                <w:rStyle w:val="Hyperlink"/>
                <w:noProof/>
              </w:rPr>
              <w:t>Experimental Results</w:t>
            </w:r>
            <w:r w:rsidR="00480242">
              <w:rPr>
                <w:noProof/>
                <w:webHidden/>
              </w:rPr>
              <w:tab/>
            </w:r>
            <w:r w:rsidR="00480242">
              <w:rPr>
                <w:noProof/>
                <w:webHidden/>
              </w:rPr>
              <w:fldChar w:fldCharType="begin"/>
            </w:r>
            <w:r w:rsidR="00480242">
              <w:rPr>
                <w:noProof/>
                <w:webHidden/>
              </w:rPr>
              <w:instrText xml:space="preserve"> PAGEREF _Toc419210580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719F21A" w14:textId="77777777" w:rsidR="00480242" w:rsidRDefault="007734F0">
          <w:pPr>
            <w:pStyle w:val="TOC3"/>
            <w:tabs>
              <w:tab w:val="left" w:pos="1320"/>
              <w:tab w:val="right" w:leader="dot" w:pos="9016"/>
            </w:tabs>
            <w:rPr>
              <w:noProof/>
              <w:lang w:eastAsia="en-AU"/>
            </w:rPr>
          </w:pPr>
          <w:hyperlink w:anchor="_Toc419210581" w:history="1">
            <w:r w:rsidR="00480242" w:rsidRPr="00C3293B">
              <w:rPr>
                <w:rStyle w:val="Hyperlink"/>
                <w:noProof/>
              </w:rPr>
              <w:t>4.1.1</w:t>
            </w:r>
            <w:r w:rsidR="00480242">
              <w:rPr>
                <w:noProof/>
                <w:lang w:eastAsia="en-AU"/>
              </w:rPr>
              <w:tab/>
            </w:r>
            <w:r w:rsidR="00480242" w:rsidRPr="00C3293B">
              <w:rPr>
                <w:rStyle w:val="Hyperlink"/>
                <w:noProof/>
              </w:rPr>
              <w:t>Casting Challenges and Observations</w:t>
            </w:r>
            <w:r w:rsidR="00480242">
              <w:rPr>
                <w:noProof/>
                <w:webHidden/>
              </w:rPr>
              <w:tab/>
            </w:r>
            <w:r w:rsidR="00480242">
              <w:rPr>
                <w:noProof/>
                <w:webHidden/>
              </w:rPr>
              <w:fldChar w:fldCharType="begin"/>
            </w:r>
            <w:r w:rsidR="00480242">
              <w:rPr>
                <w:noProof/>
                <w:webHidden/>
              </w:rPr>
              <w:instrText xml:space="preserve"> PAGEREF _Toc419210581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969A23E" w14:textId="77777777" w:rsidR="00480242" w:rsidRDefault="007734F0">
          <w:pPr>
            <w:pStyle w:val="TOC3"/>
            <w:tabs>
              <w:tab w:val="left" w:pos="1320"/>
              <w:tab w:val="right" w:leader="dot" w:pos="9016"/>
            </w:tabs>
            <w:rPr>
              <w:noProof/>
              <w:lang w:eastAsia="en-AU"/>
            </w:rPr>
          </w:pPr>
          <w:hyperlink w:anchor="_Toc419210582" w:history="1">
            <w:r w:rsidR="00480242" w:rsidRPr="00C3293B">
              <w:rPr>
                <w:rStyle w:val="Hyperlink"/>
                <w:noProof/>
              </w:rPr>
              <w:t>4.1.2</w:t>
            </w:r>
            <w:r w:rsidR="00480242">
              <w:rPr>
                <w:noProof/>
                <w:lang w:eastAsia="en-AU"/>
              </w:rPr>
              <w:tab/>
            </w:r>
            <w:r w:rsidR="00480242" w:rsidRPr="00C3293B">
              <w:rPr>
                <w:rStyle w:val="Hyperlink"/>
                <w:noProof/>
              </w:rPr>
              <w:t>DSC Scans</w:t>
            </w:r>
            <w:r w:rsidR="00480242">
              <w:rPr>
                <w:noProof/>
                <w:webHidden/>
              </w:rPr>
              <w:tab/>
            </w:r>
            <w:r w:rsidR="00480242">
              <w:rPr>
                <w:noProof/>
                <w:webHidden/>
              </w:rPr>
              <w:fldChar w:fldCharType="begin"/>
            </w:r>
            <w:r w:rsidR="00480242">
              <w:rPr>
                <w:noProof/>
                <w:webHidden/>
              </w:rPr>
              <w:instrText xml:space="preserve"> PAGEREF _Toc419210582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7481F358" w14:textId="77777777" w:rsidR="00480242" w:rsidRDefault="007734F0">
          <w:pPr>
            <w:pStyle w:val="TOC3"/>
            <w:tabs>
              <w:tab w:val="left" w:pos="1320"/>
              <w:tab w:val="right" w:leader="dot" w:pos="9016"/>
            </w:tabs>
            <w:rPr>
              <w:noProof/>
              <w:lang w:eastAsia="en-AU"/>
            </w:rPr>
          </w:pPr>
          <w:hyperlink w:anchor="_Toc419210583" w:history="1">
            <w:r w:rsidR="00480242" w:rsidRPr="00C3293B">
              <w:rPr>
                <w:rStyle w:val="Hyperlink"/>
                <w:noProof/>
              </w:rPr>
              <w:t>4.1.3</w:t>
            </w:r>
            <w:r w:rsidR="00480242">
              <w:rPr>
                <w:noProof/>
                <w:lang w:eastAsia="en-AU"/>
              </w:rPr>
              <w:tab/>
            </w:r>
            <w:r w:rsidR="00480242" w:rsidRPr="00C3293B">
              <w:rPr>
                <w:rStyle w:val="Hyperlink"/>
                <w:noProof/>
              </w:rPr>
              <w:t>Target Composition</w:t>
            </w:r>
            <w:r w:rsidR="00480242">
              <w:rPr>
                <w:noProof/>
                <w:webHidden/>
              </w:rPr>
              <w:tab/>
            </w:r>
            <w:r w:rsidR="00480242">
              <w:rPr>
                <w:noProof/>
                <w:webHidden/>
              </w:rPr>
              <w:fldChar w:fldCharType="begin"/>
            </w:r>
            <w:r w:rsidR="00480242">
              <w:rPr>
                <w:noProof/>
                <w:webHidden/>
              </w:rPr>
              <w:instrText xml:space="preserve"> PAGEREF _Toc419210583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38617A78" w14:textId="77777777" w:rsidR="00480242" w:rsidRDefault="007734F0">
          <w:pPr>
            <w:pStyle w:val="TOC1"/>
            <w:tabs>
              <w:tab w:val="left" w:pos="440"/>
              <w:tab w:val="right" w:leader="dot" w:pos="9016"/>
            </w:tabs>
            <w:rPr>
              <w:noProof/>
              <w:lang w:eastAsia="en-AU"/>
            </w:rPr>
          </w:pPr>
          <w:hyperlink w:anchor="_Toc419210584" w:history="1">
            <w:r w:rsidR="00480242" w:rsidRPr="00C3293B">
              <w:rPr>
                <w:rStyle w:val="Hyperlink"/>
                <w:noProof/>
              </w:rPr>
              <w:t>5</w:t>
            </w:r>
            <w:r w:rsidR="00480242">
              <w:rPr>
                <w:noProof/>
                <w:lang w:eastAsia="en-AU"/>
              </w:rPr>
              <w:tab/>
            </w:r>
            <w:r w:rsidR="00480242" w:rsidRPr="00C3293B">
              <w:rPr>
                <w:rStyle w:val="Hyperlink"/>
                <w:noProof/>
              </w:rPr>
              <w:t>References</w:t>
            </w:r>
            <w:r w:rsidR="00480242">
              <w:rPr>
                <w:noProof/>
                <w:webHidden/>
              </w:rPr>
              <w:tab/>
            </w:r>
            <w:r w:rsidR="00480242">
              <w:rPr>
                <w:noProof/>
                <w:webHidden/>
              </w:rPr>
              <w:fldChar w:fldCharType="begin"/>
            </w:r>
            <w:r w:rsidR="00480242">
              <w:rPr>
                <w:noProof/>
                <w:webHidden/>
              </w:rPr>
              <w:instrText xml:space="preserve"> PAGEREF _Toc419210584 \h </w:instrText>
            </w:r>
            <w:r w:rsidR="00480242">
              <w:rPr>
                <w:noProof/>
                <w:webHidden/>
              </w:rPr>
            </w:r>
            <w:r w:rsidR="00480242">
              <w:rPr>
                <w:noProof/>
                <w:webHidden/>
              </w:rPr>
              <w:fldChar w:fldCharType="separate"/>
            </w:r>
            <w:r w:rsidR="00DE3E9F">
              <w:rPr>
                <w:noProof/>
                <w:webHidden/>
              </w:rPr>
              <w:t>28</w:t>
            </w:r>
            <w:r w:rsidR="00480242">
              <w:rPr>
                <w:noProof/>
                <w:webHidden/>
              </w:rPr>
              <w:fldChar w:fldCharType="end"/>
            </w:r>
          </w:hyperlink>
        </w:p>
        <w:p w14:paraId="0EA41F0B" w14:textId="77777777" w:rsidR="00480242" w:rsidRDefault="007734F0">
          <w:pPr>
            <w:pStyle w:val="TOC1"/>
            <w:tabs>
              <w:tab w:val="left" w:pos="440"/>
              <w:tab w:val="right" w:leader="dot" w:pos="9016"/>
            </w:tabs>
            <w:rPr>
              <w:noProof/>
              <w:lang w:eastAsia="en-AU"/>
            </w:rPr>
          </w:pPr>
          <w:hyperlink w:anchor="_Toc419210585" w:history="1">
            <w:r w:rsidR="00480242" w:rsidRPr="00C3293B">
              <w:rPr>
                <w:rStyle w:val="Hyperlink"/>
                <w:noProof/>
              </w:rPr>
              <w:t>6</w:t>
            </w:r>
            <w:r w:rsidR="00480242">
              <w:rPr>
                <w:noProof/>
                <w:lang w:eastAsia="en-AU"/>
              </w:rPr>
              <w:tab/>
            </w:r>
            <w:r w:rsidR="00480242" w:rsidRPr="00C3293B">
              <w:rPr>
                <w:rStyle w:val="Hyperlink"/>
                <w:noProof/>
              </w:rPr>
              <w:t>Appendices</w:t>
            </w:r>
            <w:r w:rsidR="00480242">
              <w:rPr>
                <w:noProof/>
                <w:webHidden/>
              </w:rPr>
              <w:tab/>
            </w:r>
            <w:r w:rsidR="00480242">
              <w:rPr>
                <w:noProof/>
                <w:webHidden/>
              </w:rPr>
              <w:fldChar w:fldCharType="begin"/>
            </w:r>
            <w:r w:rsidR="00480242">
              <w:rPr>
                <w:noProof/>
                <w:webHidden/>
              </w:rPr>
              <w:instrText xml:space="preserve"> PAGEREF _Toc419210585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947AD7B" w14:textId="77777777" w:rsidR="00480242" w:rsidRDefault="007734F0">
          <w:pPr>
            <w:pStyle w:val="TOC2"/>
            <w:tabs>
              <w:tab w:val="left" w:pos="880"/>
              <w:tab w:val="right" w:leader="dot" w:pos="9016"/>
            </w:tabs>
            <w:rPr>
              <w:noProof/>
              <w:lang w:eastAsia="en-AU"/>
            </w:rPr>
          </w:pPr>
          <w:hyperlink w:anchor="_Toc419210586" w:history="1">
            <w:r w:rsidR="00480242" w:rsidRPr="00C3293B">
              <w:rPr>
                <w:rStyle w:val="Hyperlink"/>
                <w:noProof/>
              </w:rPr>
              <w:t>6.1</w:t>
            </w:r>
            <w:r w:rsidR="00480242">
              <w:rPr>
                <w:noProof/>
                <w:lang w:eastAsia="en-AU"/>
              </w:rPr>
              <w:tab/>
            </w:r>
            <w:r w:rsidR="00480242" w:rsidRPr="00C3293B">
              <w:rPr>
                <w:rStyle w:val="Hyperlink"/>
                <w:noProof/>
              </w:rPr>
              <w:t>Glossary</w:t>
            </w:r>
            <w:r w:rsidR="00480242">
              <w:rPr>
                <w:noProof/>
                <w:webHidden/>
              </w:rPr>
              <w:tab/>
            </w:r>
            <w:r w:rsidR="00480242">
              <w:rPr>
                <w:noProof/>
                <w:webHidden/>
              </w:rPr>
              <w:fldChar w:fldCharType="begin"/>
            </w:r>
            <w:r w:rsidR="00480242">
              <w:rPr>
                <w:noProof/>
                <w:webHidden/>
              </w:rPr>
              <w:instrText xml:space="preserve"> PAGEREF _Toc419210586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210520"/>
      <w:r>
        <w:lastRenderedPageBreak/>
        <w:t>List</w:t>
      </w:r>
      <w:r w:rsidR="00723FC1">
        <w:t xml:space="preserve"> of Figures</w:t>
      </w:r>
      <w:bookmarkEnd w:id="5"/>
    </w:p>
    <w:p w14:paraId="582CC8D1" w14:textId="77777777" w:rsidR="00480242"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210587" w:history="1">
        <w:r w:rsidR="00480242" w:rsidRPr="003747FE">
          <w:rPr>
            <w:rStyle w:val="Hyperlink"/>
            <w:noProof/>
          </w:rPr>
          <w:t>Figure 1: Schematic of specific enthalpy (</w:t>
        </w:r>
        <m:oMath>
          <m:r>
            <w:rPr>
              <w:rStyle w:val="Hyperlink"/>
              <w:rFonts w:ascii="Cambria Math" w:hAnsi="Cambria Math"/>
              <w:noProof/>
            </w:rPr>
            <m:t>h</m:t>
          </m:r>
        </m:oMath>
        <w:r w:rsidR="00480242" w:rsidRPr="003747FE">
          <w:rPr>
            <w:rStyle w:val="Hyperlink"/>
            <w:noProof/>
          </w:rPr>
          <w:t>) or specific volume (</w:t>
        </w:r>
        <m:oMath>
          <m:r>
            <w:rPr>
              <w:rStyle w:val="Hyperlink"/>
              <w:rFonts w:ascii="Cambria Math" w:hAnsi="Cambria Math"/>
              <w:noProof/>
            </w:rPr>
            <m:t>v</m:t>
          </m:r>
        </m:oMath>
        <w:r w:rsidR="00480242" w:rsidRPr="003747F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480242" w:rsidRPr="003747F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480242" w:rsidRPr="003747FE">
          <w:rPr>
            <w:rStyle w:val="Hyperlink"/>
            <w:noProof/>
          </w:rPr>
          <w:t xml:space="preserve">&amp;  </w:t>
        </w:r>
        <m:oMath>
          <m:r>
            <w:rPr>
              <w:rStyle w:val="Hyperlink"/>
              <w:rFonts w:ascii="Cambria Math" w:hAnsi="Cambria Math"/>
              <w:noProof/>
            </w:rPr>
            <m:t>v</m:t>
          </m:r>
        </m:oMath>
        <w:r w:rsidR="00480242" w:rsidRPr="003747FE">
          <w:rPr>
            <w:rStyle w:val="Hyperlink"/>
            <w:noProof/>
          </w:rPr>
          <w:t xml:space="preserve"> than ‘glass 2.’ This higher temperature stability is the result of ‘glass 1’ being cooled more quickly than ‘glass 2.’ Modified from [2].</w:t>
        </w:r>
        <w:r w:rsidR="00480242">
          <w:rPr>
            <w:noProof/>
            <w:webHidden/>
          </w:rPr>
          <w:tab/>
        </w:r>
        <w:r w:rsidR="00480242">
          <w:rPr>
            <w:noProof/>
            <w:webHidden/>
          </w:rPr>
          <w:fldChar w:fldCharType="begin"/>
        </w:r>
        <w:r w:rsidR="00480242">
          <w:rPr>
            <w:noProof/>
            <w:webHidden/>
          </w:rPr>
          <w:instrText xml:space="preserve"> PAGEREF _Toc41921058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4920CFF1" w14:textId="77777777" w:rsidR="00480242" w:rsidRDefault="007734F0">
      <w:pPr>
        <w:pStyle w:val="TableofFigures"/>
        <w:tabs>
          <w:tab w:val="right" w:leader="dot" w:pos="9016"/>
        </w:tabs>
        <w:rPr>
          <w:noProof/>
          <w:lang w:eastAsia="en-AU"/>
        </w:rPr>
      </w:pPr>
      <w:hyperlink w:anchor="_Toc419210588" w:history="1">
        <w:r w:rsidR="00480242" w:rsidRPr="003747FE">
          <w:rPr>
            <w:rStyle w:val="Hyperlink"/>
            <w:noProof/>
          </w:rPr>
          <w:t>Figure 2: Schematic of critical cooling rate (</w:t>
        </w:r>
        <m:oMath>
          <m:r>
            <w:rPr>
              <w:rStyle w:val="Hyperlink"/>
              <w:rFonts w:ascii="Cambria Math" w:hAnsi="Cambria Math"/>
              <w:noProof/>
            </w:rPr>
            <m:t>Rc</m:t>
          </m:r>
        </m:oMath>
        <w:r w:rsidR="00480242" w:rsidRPr="003747FE">
          <w:rPr>
            <w:rStyle w:val="Hyperlink"/>
            <w:noProof/>
          </w:rPr>
          <w:t>) and maximum sample thickness (</w:t>
        </w:r>
        <m:oMath>
          <m:r>
            <w:rPr>
              <w:rStyle w:val="Hyperlink"/>
              <w:rFonts w:ascii="Cambria Math" w:hAnsi="Cambria Math"/>
              <w:noProof/>
            </w:rPr>
            <m:t>tmax</m:t>
          </m:r>
        </m:oMath>
        <w:r w:rsidR="00480242" w:rsidRPr="003747F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xml:space="preserve">) for a number of glass forming systems. Note the </w:t>
        </w:r>
        <m:oMath>
          <m:r>
            <w:rPr>
              <w:rStyle w:val="Hyperlink"/>
              <w:rFonts w:ascii="Cambria Math" w:hAnsi="Cambria Math"/>
              <w:noProof/>
            </w:rPr>
            <m:t>Rc</m:t>
          </m:r>
        </m:oMath>
        <w:r w:rsidR="00480242" w:rsidRPr="003747FE">
          <w:rPr>
            <w:rStyle w:val="Hyperlink"/>
            <w:noProof/>
          </w:rPr>
          <w:t xml:space="preserve"> and </w:t>
        </w:r>
        <m:oMath>
          <m:r>
            <w:rPr>
              <w:rStyle w:val="Hyperlink"/>
              <w:rFonts w:ascii="Cambria Math" w:hAnsi="Cambria Math"/>
              <w:noProof/>
            </w:rPr>
            <m:t>tmax</m:t>
          </m:r>
        </m:oMath>
        <w:r w:rsidR="00480242" w:rsidRPr="003747F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Modified from [7].</w:t>
        </w:r>
        <w:r w:rsidR="00480242">
          <w:rPr>
            <w:noProof/>
            <w:webHidden/>
          </w:rPr>
          <w:tab/>
        </w:r>
        <w:r w:rsidR="00480242">
          <w:rPr>
            <w:noProof/>
            <w:webHidden/>
          </w:rPr>
          <w:fldChar w:fldCharType="begin"/>
        </w:r>
        <w:r w:rsidR="00480242">
          <w:rPr>
            <w:noProof/>
            <w:webHidden/>
          </w:rPr>
          <w:instrText xml:space="preserve"> PAGEREF _Toc419210588 \h </w:instrText>
        </w:r>
        <w:r w:rsidR="00480242">
          <w:rPr>
            <w:noProof/>
            <w:webHidden/>
          </w:rPr>
        </w:r>
        <w:r w:rsidR="00480242">
          <w:rPr>
            <w:noProof/>
            <w:webHidden/>
          </w:rPr>
          <w:fldChar w:fldCharType="separate"/>
        </w:r>
        <w:r w:rsidR="00DE3E9F">
          <w:rPr>
            <w:noProof/>
            <w:webHidden/>
          </w:rPr>
          <w:t>4</w:t>
        </w:r>
        <w:r w:rsidR="00480242">
          <w:rPr>
            <w:noProof/>
            <w:webHidden/>
          </w:rPr>
          <w:fldChar w:fldCharType="end"/>
        </w:r>
      </w:hyperlink>
    </w:p>
    <w:p w14:paraId="0AD63E79" w14:textId="77777777" w:rsidR="00480242" w:rsidRDefault="007734F0">
      <w:pPr>
        <w:pStyle w:val="TableofFigures"/>
        <w:tabs>
          <w:tab w:val="right" w:leader="dot" w:pos="9016"/>
        </w:tabs>
        <w:rPr>
          <w:noProof/>
          <w:lang w:eastAsia="en-AU"/>
        </w:rPr>
      </w:pPr>
      <w:hyperlink w:anchor="_Toc419210589" w:history="1">
        <w:r w:rsidR="00480242" w:rsidRPr="003747FE">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480242" w:rsidRPr="003747FE">
          <w:rPr>
            <w:rStyle w:val="Hyperlink"/>
            <w:noProof/>
          </w:rPr>
          <w:t xml:space="preserve"> where metallic glass displays excessive plastic deformation. Reproduced from [8].</w:t>
        </w:r>
        <w:r w:rsidR="00480242">
          <w:rPr>
            <w:noProof/>
            <w:webHidden/>
          </w:rPr>
          <w:tab/>
        </w:r>
        <w:r w:rsidR="00480242">
          <w:rPr>
            <w:noProof/>
            <w:webHidden/>
          </w:rPr>
          <w:fldChar w:fldCharType="begin"/>
        </w:r>
        <w:r w:rsidR="00480242">
          <w:rPr>
            <w:noProof/>
            <w:webHidden/>
          </w:rPr>
          <w:instrText xml:space="preserve"> PAGEREF _Toc419210589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58276D57" w14:textId="77777777" w:rsidR="00480242" w:rsidRDefault="007734F0">
      <w:pPr>
        <w:pStyle w:val="TableofFigures"/>
        <w:tabs>
          <w:tab w:val="right" w:leader="dot" w:pos="9016"/>
        </w:tabs>
        <w:rPr>
          <w:noProof/>
          <w:lang w:eastAsia="en-AU"/>
        </w:rPr>
      </w:pPr>
      <w:hyperlink w:anchor="_Toc419210590" w:history="1">
        <w:r w:rsidR="00480242" w:rsidRPr="003747FE">
          <w:rPr>
            <w:rStyle w:val="Hyperlink"/>
            <w:noProof/>
          </w:rPr>
          <w:t>Figure 4: Schematic of a typical PLD setup showing the incoming laser beam inclined at an approximate 45° angle to the target, and the target and substrate parallel to each other. Modified from [17].</w:t>
        </w:r>
        <w:r w:rsidR="00480242">
          <w:rPr>
            <w:noProof/>
            <w:webHidden/>
          </w:rPr>
          <w:tab/>
        </w:r>
        <w:r w:rsidR="00480242">
          <w:rPr>
            <w:noProof/>
            <w:webHidden/>
          </w:rPr>
          <w:fldChar w:fldCharType="begin"/>
        </w:r>
        <w:r w:rsidR="00480242">
          <w:rPr>
            <w:noProof/>
            <w:webHidden/>
          </w:rPr>
          <w:instrText xml:space="preserve"> PAGEREF _Toc419210590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7B9A8415" w14:textId="77777777" w:rsidR="00480242" w:rsidRDefault="007734F0">
      <w:pPr>
        <w:pStyle w:val="TableofFigures"/>
        <w:tabs>
          <w:tab w:val="right" w:leader="dot" w:pos="9016"/>
        </w:tabs>
        <w:rPr>
          <w:noProof/>
          <w:lang w:eastAsia="en-AU"/>
        </w:rPr>
      </w:pPr>
      <w:hyperlink w:anchor="_Toc419210591" w:history="1">
        <w:r w:rsidR="00480242" w:rsidRPr="003747FE">
          <w:rPr>
            <w:rStyle w:val="Hyperlink"/>
            <w:noProof/>
          </w:rPr>
          <w:t>Figure 5: Amorphous target XRD scan before (black curve) and after (red curve) PLD showing the shift from characteristic amorphous structure to crystalline. Reproduced from [20].</w:t>
        </w:r>
        <w:r w:rsidR="00480242">
          <w:rPr>
            <w:noProof/>
            <w:webHidden/>
          </w:rPr>
          <w:tab/>
        </w:r>
        <w:r w:rsidR="00480242">
          <w:rPr>
            <w:noProof/>
            <w:webHidden/>
          </w:rPr>
          <w:fldChar w:fldCharType="begin"/>
        </w:r>
        <w:r w:rsidR="00480242">
          <w:rPr>
            <w:noProof/>
            <w:webHidden/>
          </w:rPr>
          <w:instrText xml:space="preserve"> PAGEREF _Toc419210591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71CA25E4" w14:textId="77777777" w:rsidR="00480242" w:rsidRDefault="007734F0">
      <w:pPr>
        <w:pStyle w:val="TableofFigures"/>
        <w:tabs>
          <w:tab w:val="right" w:leader="dot" w:pos="9016"/>
        </w:tabs>
        <w:rPr>
          <w:noProof/>
          <w:lang w:eastAsia="en-AU"/>
        </w:rPr>
      </w:pPr>
      <w:hyperlink w:anchor="_Toc419210592" w:history="1">
        <w:r w:rsidR="00480242" w:rsidRPr="003747FE">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sidR="00480242">
          <w:rPr>
            <w:noProof/>
            <w:webHidden/>
          </w:rPr>
          <w:tab/>
        </w:r>
        <w:r w:rsidR="00480242">
          <w:rPr>
            <w:noProof/>
            <w:webHidden/>
          </w:rPr>
          <w:fldChar w:fldCharType="begin"/>
        </w:r>
        <w:r w:rsidR="00480242">
          <w:rPr>
            <w:noProof/>
            <w:webHidden/>
          </w:rPr>
          <w:instrText xml:space="preserve"> PAGEREF _Toc419210592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731C9D3A" w14:textId="77777777" w:rsidR="00480242" w:rsidRDefault="007734F0">
      <w:pPr>
        <w:pStyle w:val="TableofFigures"/>
        <w:tabs>
          <w:tab w:val="right" w:leader="dot" w:pos="9016"/>
        </w:tabs>
        <w:rPr>
          <w:noProof/>
          <w:lang w:eastAsia="en-AU"/>
        </w:rPr>
      </w:pPr>
      <w:hyperlink w:anchor="_Toc419210593" w:history="1">
        <w:r w:rsidR="00480242" w:rsidRPr="003747FE">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480242" w:rsidRPr="003747FE">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480242" w:rsidRPr="003747FE">
          <w:rPr>
            <w:rStyle w:val="Hyperlink"/>
            <w:noProof/>
          </w:rPr>
          <w:t xml:space="preserve"> indicating a reduction in enthalpy compared to ordinary glass. Reproduced from [32].</w:t>
        </w:r>
        <w:r w:rsidR="00480242">
          <w:rPr>
            <w:noProof/>
            <w:webHidden/>
          </w:rPr>
          <w:tab/>
        </w:r>
        <w:r w:rsidR="00480242">
          <w:rPr>
            <w:noProof/>
            <w:webHidden/>
          </w:rPr>
          <w:fldChar w:fldCharType="begin"/>
        </w:r>
        <w:r w:rsidR="00480242">
          <w:rPr>
            <w:noProof/>
            <w:webHidden/>
          </w:rPr>
          <w:instrText xml:space="preserve"> PAGEREF _Toc419210593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2BC8AE96" w14:textId="77777777" w:rsidR="00480242" w:rsidRDefault="007734F0">
      <w:pPr>
        <w:pStyle w:val="TableofFigures"/>
        <w:tabs>
          <w:tab w:val="right" w:leader="dot" w:pos="9016"/>
        </w:tabs>
        <w:rPr>
          <w:noProof/>
          <w:lang w:eastAsia="en-AU"/>
        </w:rPr>
      </w:pPr>
      <w:hyperlink w:anchor="_Toc419210594" w:history="1">
        <w:r w:rsidR="00480242" w:rsidRPr="003747FE">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480242" w:rsidRPr="003747FE">
          <w:rPr>
            <w:rStyle w:val="Hyperlink"/>
            <w:noProof/>
          </w:rPr>
          <w:t>) represents the glass transition temperature (</w:t>
        </w:r>
        <m:oMath>
          <m:r>
            <w:rPr>
              <w:rStyle w:val="Hyperlink"/>
              <w:rFonts w:ascii="Cambria Math" w:hAnsi="Cambria Math"/>
              <w:noProof/>
            </w:rPr>
            <m:t>Tg</m:t>
          </m:r>
        </m:oMath>
        <w:r w:rsidR="00480242" w:rsidRPr="003747FE">
          <w:rPr>
            <w:rStyle w:val="Hyperlink"/>
            <w:noProof/>
          </w:rPr>
          <w:t>) of an ideal glass. The blue line is the extrapolated SCL line and the ideal path. Modified from [32].</w:t>
        </w:r>
        <w:r w:rsidR="00480242">
          <w:rPr>
            <w:noProof/>
            <w:webHidden/>
          </w:rPr>
          <w:tab/>
        </w:r>
        <w:r w:rsidR="00480242">
          <w:rPr>
            <w:noProof/>
            <w:webHidden/>
          </w:rPr>
          <w:fldChar w:fldCharType="begin"/>
        </w:r>
        <w:r w:rsidR="00480242">
          <w:rPr>
            <w:noProof/>
            <w:webHidden/>
          </w:rPr>
          <w:instrText xml:space="preserve"> PAGEREF _Toc419210594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4CDE755A" w14:textId="77777777" w:rsidR="00480242" w:rsidRDefault="007734F0">
      <w:pPr>
        <w:pStyle w:val="TableofFigures"/>
        <w:tabs>
          <w:tab w:val="right" w:leader="dot" w:pos="9016"/>
        </w:tabs>
        <w:rPr>
          <w:noProof/>
          <w:lang w:eastAsia="en-AU"/>
        </w:rPr>
      </w:pPr>
      <w:hyperlink w:anchor="_Toc419210595" w:history="1">
        <w:r w:rsidR="00480242" w:rsidRPr="003747FE">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480242" w:rsidRPr="003747FE">
          <w:rPr>
            <w:rStyle w:val="Hyperlink"/>
            <w:noProof/>
          </w:rPr>
          <w:t>) for strong to weak glasses over the flowing range of viscosities. Note the ‘ideal’ strong glass displays a constant exponential slope over the full temperature range, while weaker glass’ slopes very. Reproduced from [34].</w:t>
        </w:r>
        <w:r w:rsidR="00480242">
          <w:rPr>
            <w:noProof/>
            <w:webHidden/>
          </w:rPr>
          <w:tab/>
        </w:r>
        <w:r w:rsidR="00480242">
          <w:rPr>
            <w:noProof/>
            <w:webHidden/>
          </w:rPr>
          <w:fldChar w:fldCharType="begin"/>
        </w:r>
        <w:r w:rsidR="00480242">
          <w:rPr>
            <w:noProof/>
            <w:webHidden/>
          </w:rPr>
          <w:instrText xml:space="preserve"> PAGEREF _Toc419210595 \h </w:instrText>
        </w:r>
        <w:r w:rsidR="00480242">
          <w:rPr>
            <w:noProof/>
            <w:webHidden/>
          </w:rPr>
        </w:r>
        <w:r w:rsidR="00480242">
          <w:rPr>
            <w:noProof/>
            <w:webHidden/>
          </w:rPr>
          <w:fldChar w:fldCharType="separate"/>
        </w:r>
        <w:r w:rsidR="00DE3E9F">
          <w:rPr>
            <w:noProof/>
            <w:webHidden/>
          </w:rPr>
          <w:t>14</w:t>
        </w:r>
        <w:r w:rsidR="00480242">
          <w:rPr>
            <w:noProof/>
            <w:webHidden/>
          </w:rPr>
          <w:fldChar w:fldCharType="end"/>
        </w:r>
      </w:hyperlink>
    </w:p>
    <w:p w14:paraId="0D48D4C4" w14:textId="77777777" w:rsidR="00480242" w:rsidRDefault="007734F0">
      <w:pPr>
        <w:pStyle w:val="TableofFigures"/>
        <w:tabs>
          <w:tab w:val="right" w:leader="dot" w:pos="9016"/>
        </w:tabs>
        <w:rPr>
          <w:noProof/>
          <w:lang w:eastAsia="en-AU"/>
        </w:rPr>
      </w:pPr>
      <w:hyperlink w:anchor="_Toc419210596" w:history="1">
        <w:r w:rsidR="00480242" w:rsidRPr="003747FE">
          <w:rPr>
            <w:rStyle w:val="Hyperlink"/>
            <w:noProof/>
          </w:rPr>
          <w:t>Figure 10: Schematic of the relationship between glass frigidity (</w:t>
        </w:r>
        <m:oMath>
          <m:r>
            <w:rPr>
              <w:rStyle w:val="Hyperlink"/>
              <w:rFonts w:ascii="Cambria Math" w:hAnsi="Cambria Math"/>
              <w:noProof/>
            </w:rPr>
            <m:t>m</m:t>
          </m:r>
        </m:oMath>
        <w:r w:rsidR="00480242" w:rsidRPr="003747F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480242" w:rsidRPr="003747FE">
          <w:rPr>
            <w:rStyle w:val="Hyperlink"/>
            <w:noProof/>
          </w:rPr>
          <w:t>) for a selection of metallic, molecular, and polymer USGs. Reproduced from [29].</w:t>
        </w:r>
        <w:r w:rsidR="00480242">
          <w:rPr>
            <w:noProof/>
            <w:webHidden/>
          </w:rPr>
          <w:tab/>
        </w:r>
        <w:r w:rsidR="00480242">
          <w:rPr>
            <w:noProof/>
            <w:webHidden/>
          </w:rPr>
          <w:fldChar w:fldCharType="begin"/>
        </w:r>
        <w:r w:rsidR="00480242">
          <w:rPr>
            <w:noProof/>
            <w:webHidden/>
          </w:rPr>
          <w:instrText xml:space="preserve"> PAGEREF _Toc419210596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3E17193A" w14:textId="77777777" w:rsidR="00480242" w:rsidRDefault="007734F0">
      <w:pPr>
        <w:pStyle w:val="TableofFigures"/>
        <w:tabs>
          <w:tab w:val="right" w:leader="dot" w:pos="9016"/>
        </w:tabs>
        <w:rPr>
          <w:noProof/>
          <w:lang w:eastAsia="en-AU"/>
        </w:rPr>
      </w:pPr>
      <w:hyperlink w:anchor="_Toc419210597" w:history="1">
        <w:r w:rsidR="00480242" w:rsidRPr="003747FE">
          <w:rPr>
            <w:rStyle w:val="Hyperlink"/>
            <w:noProof/>
          </w:rPr>
          <w:t xml:space="preserve">Figure 11: Tafel Plot showing the positive anodic Tafle slope </w:t>
        </w:r>
        <m:oMath>
          <m:r>
            <w:rPr>
              <w:rStyle w:val="Hyperlink"/>
              <w:rFonts w:ascii="Cambria Math" w:hAnsi="Cambria Math"/>
              <w:noProof/>
            </w:rPr>
            <m:t>βa</m:t>
          </m:r>
        </m:oMath>
        <w:r w:rsidR="00480242" w:rsidRPr="003747FE">
          <w:rPr>
            <w:rStyle w:val="Hyperlink"/>
            <w:noProof/>
          </w:rPr>
          <w:t xml:space="preserve">, negative cathodic Tafle slope </w:t>
        </w:r>
        <m:oMath>
          <m:r>
            <w:rPr>
              <w:rStyle w:val="Hyperlink"/>
              <w:rFonts w:ascii="Cambria Math" w:hAnsi="Cambria Math"/>
              <w:noProof/>
            </w:rPr>
            <m:t>βc</m:t>
          </m:r>
        </m:oMath>
        <w:r w:rsidR="00480242" w:rsidRPr="003747F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480242" w:rsidRPr="003747FE">
          <w:rPr>
            <w:rStyle w:val="Hyperlink"/>
            <w:noProof/>
          </w:rPr>
          <w:t xml:space="preserve"> and the </w:t>
        </w:r>
        <m:oMath>
          <m:r>
            <w:rPr>
              <w:rStyle w:val="Hyperlink"/>
              <w:rFonts w:ascii="Cambria Math" w:hAnsi="Cambria Math"/>
              <w:noProof/>
            </w:rPr>
            <m:t>Ecorr</m:t>
          </m:r>
        </m:oMath>
        <w:r w:rsidR="00480242" w:rsidRPr="003747FE">
          <w:rPr>
            <w:rStyle w:val="Hyperlink"/>
            <w:noProof/>
          </w:rPr>
          <w:t xml:space="preserve"> positions [46].</w:t>
        </w:r>
        <w:r w:rsidR="00480242">
          <w:rPr>
            <w:noProof/>
            <w:webHidden/>
          </w:rPr>
          <w:tab/>
        </w:r>
        <w:r w:rsidR="00480242">
          <w:rPr>
            <w:noProof/>
            <w:webHidden/>
          </w:rPr>
          <w:fldChar w:fldCharType="begin"/>
        </w:r>
        <w:r w:rsidR="00480242">
          <w:rPr>
            <w:noProof/>
            <w:webHidden/>
          </w:rPr>
          <w:instrText xml:space="preserve"> PAGEREF _Toc419210597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172F9E7D" w14:textId="77777777" w:rsidR="00480242" w:rsidRDefault="007734F0">
      <w:pPr>
        <w:pStyle w:val="TableofFigures"/>
        <w:tabs>
          <w:tab w:val="right" w:leader="dot" w:pos="9016"/>
        </w:tabs>
        <w:rPr>
          <w:noProof/>
          <w:lang w:eastAsia="en-AU"/>
        </w:rPr>
      </w:pPr>
      <w:hyperlink w:anchor="_Toc419210598" w:history="1">
        <w:r w:rsidR="00480242" w:rsidRPr="003747FE">
          <w:rPr>
            <w:rStyle w:val="Hyperlink"/>
            <w:noProof/>
          </w:rPr>
          <w:t>Figure 12: Plot of hydrogen evolution generated by Mg</w:t>
        </w:r>
        <w:r w:rsidR="00480242" w:rsidRPr="003747FE">
          <w:rPr>
            <w:rStyle w:val="Hyperlink"/>
            <w:noProof/>
            <w:vertAlign w:val="subscript"/>
          </w:rPr>
          <w:t>60+x</w:t>
        </w:r>
        <w:r w:rsidR="00480242" w:rsidRPr="003747FE">
          <w:rPr>
            <w:rStyle w:val="Hyperlink"/>
            <w:noProof/>
          </w:rPr>
          <w:t>Zn</w:t>
        </w:r>
        <w:r w:rsidR="00480242" w:rsidRPr="003747FE">
          <w:rPr>
            <w:rStyle w:val="Hyperlink"/>
            <w:noProof/>
            <w:vertAlign w:val="subscript"/>
          </w:rPr>
          <w:t>35-x</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alloys. Note the hydrogen evolution drops off significantly for Zn concentration &gt;28at%. (Filled points are amorphous, open crystalline). Reproduced from [42].</w:t>
        </w:r>
        <w:r w:rsidR="00480242">
          <w:rPr>
            <w:noProof/>
            <w:webHidden/>
          </w:rPr>
          <w:tab/>
        </w:r>
        <w:r w:rsidR="00480242">
          <w:rPr>
            <w:noProof/>
            <w:webHidden/>
          </w:rPr>
          <w:fldChar w:fldCharType="begin"/>
        </w:r>
        <w:r w:rsidR="00480242">
          <w:rPr>
            <w:noProof/>
            <w:webHidden/>
          </w:rPr>
          <w:instrText xml:space="preserve"> PAGEREF _Toc419210598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18DFE1C7" w14:textId="77777777" w:rsidR="00480242" w:rsidRDefault="007734F0">
      <w:pPr>
        <w:pStyle w:val="TableofFigures"/>
        <w:tabs>
          <w:tab w:val="right" w:leader="dot" w:pos="9016"/>
        </w:tabs>
        <w:rPr>
          <w:noProof/>
          <w:lang w:eastAsia="en-AU"/>
        </w:rPr>
      </w:pPr>
      <w:hyperlink w:anchor="_Toc419210599" w:history="1">
        <w:r w:rsidR="00480242" w:rsidRPr="003747FE">
          <w:rPr>
            <w:rStyle w:val="Hyperlink"/>
            <w:noProof/>
          </w:rPr>
          <w:t>Figure 13: Screenshot of the MS Excel tool developed for calculating charge weights, checking alloy composition, and taking notes for improvements in future charges.</w:t>
        </w:r>
        <w:r w:rsidR="00480242">
          <w:rPr>
            <w:noProof/>
            <w:webHidden/>
          </w:rPr>
          <w:tab/>
        </w:r>
        <w:r w:rsidR="00480242">
          <w:rPr>
            <w:noProof/>
            <w:webHidden/>
          </w:rPr>
          <w:fldChar w:fldCharType="begin"/>
        </w:r>
        <w:r w:rsidR="00480242">
          <w:rPr>
            <w:noProof/>
            <w:webHidden/>
          </w:rPr>
          <w:instrText xml:space="preserve"> PAGEREF _Toc419210599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FE543E4" w14:textId="77777777" w:rsidR="00480242" w:rsidRDefault="007734F0">
      <w:pPr>
        <w:pStyle w:val="TableofFigures"/>
        <w:tabs>
          <w:tab w:val="right" w:leader="dot" w:pos="9016"/>
        </w:tabs>
        <w:rPr>
          <w:noProof/>
          <w:lang w:eastAsia="en-AU"/>
        </w:rPr>
      </w:pPr>
      <w:hyperlink w:anchor="_Toc419210600" w:history="1">
        <w:r w:rsidR="00480242" w:rsidRPr="003747FE">
          <w:rPr>
            <w:rStyle w:val="Hyperlink"/>
            <w:noProof/>
          </w:rPr>
          <w:t>Figure 14: (a) boron nitrate coated graphite crucible for induction furnace melting of alloys, (b) cracked amorphous plate, (c) riser cut free from main casting, and (d) drilled and partly shaped target.</w:t>
        </w:r>
        <w:r w:rsidR="00480242">
          <w:rPr>
            <w:noProof/>
            <w:webHidden/>
          </w:rPr>
          <w:tab/>
        </w:r>
        <w:r w:rsidR="00480242">
          <w:rPr>
            <w:noProof/>
            <w:webHidden/>
          </w:rPr>
          <w:fldChar w:fldCharType="begin"/>
        </w:r>
        <w:r w:rsidR="00480242">
          <w:rPr>
            <w:noProof/>
            <w:webHidden/>
          </w:rPr>
          <w:instrText xml:space="preserve"> PAGEREF _Toc41921060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96A6F4C" w14:textId="77777777" w:rsidR="00480242" w:rsidRDefault="007734F0">
      <w:pPr>
        <w:pStyle w:val="TableofFigures"/>
        <w:tabs>
          <w:tab w:val="right" w:leader="dot" w:pos="9016"/>
        </w:tabs>
        <w:rPr>
          <w:noProof/>
          <w:lang w:eastAsia="en-AU"/>
        </w:rPr>
      </w:pPr>
      <w:hyperlink w:anchor="_Toc419210601" w:history="1">
        <w:r w:rsidR="00480242" w:rsidRPr="003747FE">
          <w:rPr>
            <w:rStyle w:val="Hyperlink"/>
            <w:noProof/>
          </w:rPr>
          <w:t>Figure 15: DSC trace of the Mg</w:t>
        </w:r>
        <w:r w:rsidR="00480242" w:rsidRPr="003747FE">
          <w:rPr>
            <w:rStyle w:val="Hyperlink"/>
            <w:noProof/>
            <w:vertAlign w:val="subscript"/>
          </w:rPr>
          <w:t>65</w:t>
        </w:r>
        <w:r w:rsidR="00480242" w:rsidRPr="003747FE">
          <w:rPr>
            <w:rStyle w:val="Hyperlink"/>
            <w:noProof/>
          </w:rPr>
          <w:t>Zn</w:t>
        </w:r>
        <w:r w:rsidR="00480242" w:rsidRPr="003747FE">
          <w:rPr>
            <w:rStyle w:val="Hyperlink"/>
            <w:noProof/>
            <w:vertAlign w:val="subscript"/>
          </w:rPr>
          <w:t>30</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target plate casting. The trace shows clear endothermic troughs indicating  </w:t>
        </w:r>
        <m:oMath>
          <m:r>
            <w:rPr>
              <w:rStyle w:val="Hyperlink"/>
              <w:rFonts w:ascii="Cambria Math" w:hAnsi="Cambria Math"/>
              <w:noProof/>
            </w:rPr>
            <m:t>Tm</m:t>
          </m:r>
        </m:oMath>
        <w:r w:rsidR="00480242" w:rsidRPr="003747FE">
          <w:rPr>
            <w:rStyle w:val="Hyperlink"/>
            <w:noProof/>
          </w:rPr>
          <w:t xml:space="preserve">  and </w:t>
        </w:r>
        <m:oMath>
          <m:r>
            <w:rPr>
              <w:rStyle w:val="Hyperlink"/>
              <w:rFonts w:ascii="Cambria Math" w:hAnsi="Cambria Math"/>
              <w:noProof/>
            </w:rPr>
            <m:t>Tl</m:t>
          </m:r>
        </m:oMath>
        <w:r w:rsidR="00480242" w:rsidRPr="003747FE">
          <w:rPr>
            <w:rStyle w:val="Hyperlink"/>
            <w:noProof/>
          </w:rPr>
          <w:t xml:space="preserve">, but no clear exothermal peaks which would indicate </w:t>
        </w:r>
        <m:oMath>
          <m:r>
            <w:rPr>
              <w:rStyle w:val="Hyperlink"/>
              <w:rFonts w:ascii="Cambria Math" w:hAnsi="Cambria Math"/>
              <w:noProof/>
            </w:rPr>
            <m:t>Tg</m:t>
          </m:r>
        </m:oMath>
        <w:r w:rsidR="00480242" w:rsidRPr="003747FE">
          <w:rPr>
            <w:rStyle w:val="Hyperlink"/>
            <w:noProof/>
          </w:rPr>
          <w:t xml:space="preserve">  and </w:t>
        </w:r>
        <m:oMath>
          <m:r>
            <w:rPr>
              <w:rStyle w:val="Hyperlink"/>
              <w:rFonts w:ascii="Cambria Math" w:hAnsi="Cambria Math"/>
              <w:noProof/>
            </w:rPr>
            <m:t>Tx</m:t>
          </m:r>
        </m:oMath>
        <w:r w:rsidR="00480242" w:rsidRPr="003747FE">
          <w:rPr>
            <w:rStyle w:val="Hyperlink"/>
            <w:noProof/>
          </w:rPr>
          <w:t>. This data suggest the casting is primary crystalline.</w:t>
        </w:r>
        <w:r w:rsidR="00480242">
          <w:rPr>
            <w:noProof/>
            <w:webHidden/>
          </w:rPr>
          <w:tab/>
        </w:r>
        <w:r w:rsidR="00480242">
          <w:rPr>
            <w:noProof/>
            <w:webHidden/>
          </w:rPr>
          <w:fldChar w:fldCharType="begin"/>
        </w:r>
        <w:r w:rsidR="00480242">
          <w:rPr>
            <w:noProof/>
            <w:webHidden/>
          </w:rPr>
          <w:instrText xml:space="preserve"> PAGEREF _Toc419210601 \h </w:instrText>
        </w:r>
        <w:r w:rsidR="00480242">
          <w:rPr>
            <w:noProof/>
            <w:webHidden/>
          </w:rPr>
        </w:r>
        <w:r w:rsidR="00480242">
          <w:rPr>
            <w:noProof/>
            <w:webHidden/>
          </w:rPr>
          <w:fldChar w:fldCharType="separate"/>
        </w:r>
        <w:r w:rsidR="00DE3E9F">
          <w:rPr>
            <w:noProof/>
            <w:webHidden/>
          </w:rPr>
          <w:t>27</w:t>
        </w:r>
        <w:r w:rsidR="00480242">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210521"/>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210522"/>
      <w:commentRangeStart w:id="11"/>
      <w:r>
        <w:lastRenderedPageBreak/>
        <w:t xml:space="preserve">Literature </w:t>
      </w:r>
      <w:r w:rsidR="00333A60">
        <w:t>Survey</w:t>
      </w:r>
      <w:bookmarkEnd w:id="9"/>
      <w:bookmarkEnd w:id="10"/>
      <w:commentRangeEnd w:id="11"/>
      <w:r w:rsidR="009340FE">
        <w:rPr>
          <w:rStyle w:val="CommentReference"/>
          <w:rFonts w:asciiTheme="minorHAnsi" w:eastAsiaTheme="minorEastAsia" w:hAnsiTheme="minorHAnsi" w:cstheme="minorBidi"/>
          <w:b w:val="0"/>
          <w:bCs w:val="0"/>
          <w:smallCaps w:val="0"/>
          <w:color w:val="auto"/>
        </w:rPr>
        <w:commentReference w:id="11"/>
      </w:r>
    </w:p>
    <w:p w14:paraId="16677BCE" w14:textId="6DF09931" w:rsidR="00A0151A" w:rsidRDefault="001F276E" w:rsidP="00F5052B">
      <w:pPr>
        <w:pStyle w:val="Heading2"/>
      </w:pPr>
      <w:bookmarkStart w:id="12" w:name="_Toc386545842"/>
      <w:bookmarkStart w:id="13" w:name="_Toc419210523"/>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210524"/>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210525"/>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210526"/>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DE3E9F">
        <w:t xml:space="preserve">Figure </w:t>
      </w:r>
      <w:r w:rsidR="00DE3E9F">
        <w:rPr>
          <w:noProof/>
        </w:rPr>
        <w:t>1</w:t>
      </w:r>
      <w:r w:rsidR="00991219">
        <w:fldChar w:fldCharType="end"/>
      </w:r>
      <w:r w:rsidR="00991219">
        <w:t>.</w:t>
      </w:r>
      <w:r w:rsidR="000B0709">
        <w:t xml:space="preserve"> </w:t>
      </w:r>
      <w:bookmarkStart w:id="24" w:name="_GoBack"/>
      <w:bookmarkEnd w:id="24"/>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19210587"/>
      <w:r>
        <w:t xml:space="preserve">Figure </w:t>
      </w:r>
      <w:r w:rsidR="007734F0">
        <w:fldChar w:fldCharType="begin"/>
      </w:r>
      <w:r w:rsidR="007734F0">
        <w:instrText xml:space="preserve"> SEQ Figure \* ARABIC </w:instrText>
      </w:r>
      <w:r w:rsidR="007734F0">
        <w:fldChar w:fldCharType="separate"/>
      </w:r>
      <w:r w:rsidR="00DE3E9F">
        <w:rPr>
          <w:noProof/>
        </w:rPr>
        <w:t>1</w:t>
      </w:r>
      <w:r w:rsidR="007734F0">
        <w:rPr>
          <w:noProof/>
        </w:rPr>
        <w:fldChar w:fldCharType="end"/>
      </w:r>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DE3E9F" w:rsidRPr="00DE3E9F">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7" w:name="_Toc419210527"/>
      <w:r>
        <w:t>Glass Forming Ability (GFA)</w:t>
      </w:r>
      <w:r w:rsidR="00E45EB5">
        <w:t xml:space="preserve"> and Bulk Metallic Glasses (BMGs)</w:t>
      </w:r>
      <w:bookmarkEnd w:id="27"/>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8"/>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8"/>
      <w:r w:rsidR="00022D81">
        <w:rPr>
          <w:rStyle w:val="CommentReference"/>
        </w:rPr>
        <w:commentReference w:id="28"/>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0" w:name="_Ref392852145"/>
      <w:bookmarkStart w:id="31" w:name="_Toc419210588"/>
      <w:r>
        <w:t xml:space="preserve">Figure </w:t>
      </w:r>
      <w:r w:rsidR="007734F0">
        <w:fldChar w:fldCharType="begin"/>
      </w:r>
      <w:r w:rsidR="007734F0">
        <w:instrText xml:space="preserve"> SEQ Figure \* ARABIC </w:instrText>
      </w:r>
      <w:r w:rsidR="007734F0">
        <w:fldChar w:fldCharType="separate"/>
      </w:r>
      <w:r w:rsidR="00DE3E9F">
        <w:rPr>
          <w:noProof/>
        </w:rPr>
        <w:t>2</w:t>
      </w:r>
      <w:r w:rsidR="007734F0">
        <w:rPr>
          <w:noProof/>
        </w:rPr>
        <w:fldChar w:fldCharType="end"/>
      </w:r>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1"/>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DE3E9F">
        <w:t xml:space="preserve">Figure </w:t>
      </w:r>
      <w:r w:rsidR="00DE3E9F">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2" w:name="_Toc419210528"/>
      <w:r>
        <w:lastRenderedPageBreak/>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4"/>
      <w:r>
        <w:t xml:space="preserve">air </w:t>
      </w:r>
      <w:commentRangeEnd w:id="34"/>
      <w:r w:rsidR="00572C57">
        <w:rPr>
          <w:rStyle w:val="CommentReference"/>
        </w:rPr>
        <w:commentReference w:id="34"/>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9210529"/>
      <w:r>
        <w:t>Thermoplastic Forming (TPF) Processing</w:t>
      </w:r>
      <w:bookmarkEnd w:id="35"/>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6" w:name="_Ref392861448"/>
      <w:bookmarkStart w:id="37" w:name="_Toc419210589"/>
      <w:r>
        <w:t xml:space="preserve">Figure </w:t>
      </w:r>
      <w:r w:rsidR="007734F0">
        <w:fldChar w:fldCharType="begin"/>
      </w:r>
      <w:r w:rsidR="007734F0">
        <w:instrText xml:space="preserve"> SEQ Figure \* ARABIC </w:instrText>
      </w:r>
      <w:r w:rsidR="007734F0">
        <w:fldChar w:fldCharType="separate"/>
      </w:r>
      <w:r w:rsidR="00DE3E9F">
        <w:rPr>
          <w:noProof/>
        </w:rPr>
        <w:t>3</w:t>
      </w:r>
      <w:r w:rsidR="007734F0">
        <w:rPr>
          <w:noProof/>
        </w:rPr>
        <w:fldChar w:fldCharType="end"/>
      </w:r>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DE3E9F">
        <w:t xml:space="preserve">Figure </w:t>
      </w:r>
      <w:r w:rsidR="00DE3E9F">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9210530"/>
      <w:r>
        <w:t>Thin Films</w:t>
      </w:r>
      <w:bookmarkEnd w:id="38"/>
    </w:p>
    <w:p w14:paraId="63F1D5C9" w14:textId="77777777" w:rsidR="00066A47" w:rsidRDefault="00066A47" w:rsidP="00066A47">
      <w:pPr>
        <w:pStyle w:val="Heading3"/>
      </w:pPr>
      <w:bookmarkStart w:id="39" w:name="_Toc419210531"/>
      <w:r>
        <w:t>Thin Film Properties</w:t>
      </w:r>
      <w:bookmarkEnd w:id="39"/>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9210532"/>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6"/>
      <w:r w:rsidR="00E93390" w:rsidRPr="00E70608">
        <w:t xml:space="preserve">vapour-to-solid </w:t>
      </w:r>
      <w:r w:rsidR="00E93390">
        <w:t>state</w:t>
      </w:r>
      <w:r w:rsidR="00E93390" w:rsidRPr="00E70608">
        <w:t xml:space="preserve"> </w:t>
      </w:r>
      <w:r w:rsidR="001D1289">
        <w:t xml:space="preserve">process </w:t>
      </w:r>
      <w:commentRangeEnd w:id="46"/>
      <w:r w:rsidR="003E7647">
        <w:rPr>
          <w:rStyle w:val="CommentReference"/>
        </w:rPr>
        <w:commentReference w:id="46"/>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7" w:name="_Toc419210533"/>
      <w:r>
        <w:t>Pulsed Laser Deposition (PLD)</w:t>
      </w:r>
      <w:bookmarkEnd w:id="47"/>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8"/>
      <w:r w:rsidR="005A1CCF" w:rsidRPr="005A1CCF">
        <w:rPr>
          <w:rFonts w:eastAsia="Times New Roman"/>
          <w:lang w:eastAsia="en-AU"/>
        </w:rPr>
        <w:t>perpendicular plasma plume</w:t>
      </w:r>
      <w:commentRangeEnd w:id="48"/>
      <w:r w:rsidR="005279C1">
        <w:rPr>
          <w:rStyle w:val="CommentReference"/>
        </w:rPr>
        <w:commentReference w:id="48"/>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DE3E9F">
        <w:t xml:space="preserve">Figure </w:t>
      </w:r>
      <w:r w:rsidR="00DE3E9F">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9" w:name="_Ref389573118"/>
      <w:bookmarkStart w:id="50" w:name="_Toc419210590"/>
      <w:r>
        <w:t xml:space="preserve">Figure </w:t>
      </w:r>
      <w:r w:rsidR="007734F0">
        <w:fldChar w:fldCharType="begin"/>
      </w:r>
      <w:r w:rsidR="007734F0">
        <w:instrText xml:space="preserve"> SEQ Figure \* ARABIC </w:instrText>
      </w:r>
      <w:r w:rsidR="007734F0">
        <w:fldChar w:fldCharType="separate"/>
      </w:r>
      <w:r w:rsidR="00DE3E9F">
        <w:rPr>
          <w:noProof/>
        </w:rPr>
        <w:t>4</w:t>
      </w:r>
      <w:r w:rsidR="007734F0">
        <w:rPr>
          <w:noProof/>
        </w:rPr>
        <w:fldChar w:fldCharType="end"/>
      </w:r>
      <w:bookmarkEnd w:id="49"/>
      <w:r>
        <w:t xml:space="preserve">: Schematic of a typical PLD setup showing the incoming laser beam inclined at an approximate 45° angle to the target, and the target and substrate parallel to each other. </w:t>
      </w:r>
      <w:commentRangeStart w:id="51"/>
      <w:r w:rsidR="000D2262">
        <w:t>Modified</w:t>
      </w:r>
      <w:r>
        <w:t xml:space="preserve"> </w:t>
      </w:r>
      <w:commentRangeEnd w:id="51"/>
      <w:r w:rsidR="004641D2">
        <w:rPr>
          <w:rStyle w:val="CommentReference"/>
          <w:i w:val="0"/>
          <w:iCs w:val="0"/>
          <w:color w:val="auto"/>
        </w:rPr>
        <w:commentReference w:id="51"/>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0"/>
    </w:p>
    <w:p w14:paraId="49EB6E4D" w14:textId="37003171" w:rsidR="00F97F56" w:rsidRDefault="00F97F56" w:rsidP="00F97F56">
      <w:pPr>
        <w:pStyle w:val="Heading5"/>
        <w:rPr>
          <w:rFonts w:eastAsia="Times New Roman"/>
          <w:lang w:eastAsia="en-AU"/>
        </w:rPr>
      </w:pPr>
      <w:bookmarkStart w:id="52" w:name="_Toc419210534"/>
      <w:r>
        <w:rPr>
          <w:rFonts w:eastAsia="Times New Roman"/>
          <w:lang w:eastAsia="en-AU"/>
        </w:rPr>
        <w:t>PLD Advantages</w:t>
      </w:r>
      <w:bookmarkEnd w:id="52"/>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3" w:name="_Toc419210535"/>
      <w:r>
        <w:rPr>
          <w:rFonts w:eastAsia="Times New Roman"/>
          <w:lang w:eastAsia="en-AU"/>
        </w:rPr>
        <w:t>PLD Challenges</w:t>
      </w:r>
      <w:bookmarkEnd w:id="53"/>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DE3E9F">
        <w:t xml:space="preserve">Figure </w:t>
      </w:r>
      <w:r w:rsidR="00DE3E9F">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4" w:name="_Ref389554898"/>
      <w:bookmarkStart w:id="55" w:name="_Toc419210591"/>
      <w:r>
        <w:t xml:space="preserve">Figure </w:t>
      </w:r>
      <w:r w:rsidR="007734F0">
        <w:fldChar w:fldCharType="begin"/>
      </w:r>
      <w:r w:rsidR="007734F0">
        <w:instrText xml:space="preserve"> SEQ Figure \* ARABIC </w:instrText>
      </w:r>
      <w:r w:rsidR="007734F0">
        <w:fldChar w:fldCharType="separate"/>
      </w:r>
      <w:r w:rsidR="00DE3E9F">
        <w:rPr>
          <w:noProof/>
        </w:rPr>
        <w:t>5</w:t>
      </w:r>
      <w:r w:rsidR="007734F0">
        <w:rPr>
          <w:noProof/>
        </w:rPr>
        <w:fldChar w:fldCharType="end"/>
      </w:r>
      <w:bookmarkEnd w:id="54"/>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5"/>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6" w:name="_Toc419210536"/>
      <w:r>
        <w:t>Sputtering Deposition</w:t>
      </w:r>
      <w:bookmarkEnd w:id="56"/>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7" w:name="_Toc419210537"/>
      <w:r w:rsidRPr="00120239">
        <w:rPr>
          <w:rFonts w:eastAsia="Times New Roman"/>
          <w:lang w:eastAsia="en-AU"/>
        </w:rPr>
        <w:t xml:space="preserve">Direct Current (DC) </w:t>
      </w:r>
      <w:commentRangeStart w:id="58"/>
      <w:r w:rsidRPr="00120239">
        <w:rPr>
          <w:rFonts w:eastAsia="Times New Roman"/>
          <w:lang w:eastAsia="en-AU"/>
        </w:rPr>
        <w:t>Sputtering</w:t>
      </w:r>
      <w:commentRangeEnd w:id="58"/>
      <w:r w:rsidR="00070001">
        <w:rPr>
          <w:rStyle w:val="CommentReference"/>
          <w:rFonts w:asciiTheme="minorHAnsi" w:eastAsiaTheme="minorEastAsia" w:hAnsiTheme="minorHAnsi" w:cstheme="minorBidi"/>
          <w:color w:val="auto"/>
        </w:rPr>
        <w:commentReference w:id="58"/>
      </w:r>
      <w:bookmarkEnd w:id="57"/>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9"/>
      <w:r>
        <w:rPr>
          <w:rFonts w:eastAsia="Times New Roman"/>
          <w:lang w:eastAsia="en-AU"/>
        </w:rPr>
        <w:t>ionises the low pressure inert working gas</w:t>
      </w:r>
      <w:commentRangeEnd w:id="59"/>
      <w:r w:rsidR="00773D11">
        <w:rPr>
          <w:rStyle w:val="CommentReference"/>
        </w:rPr>
        <w:commentReference w:id="59"/>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DE3E9F">
        <w:t xml:space="preserve">Figure </w:t>
      </w:r>
      <w:r w:rsidR="00DE3E9F">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0" w:name="_Ref390874095"/>
      <w:bookmarkStart w:id="61" w:name="_Toc419210592"/>
      <w:r>
        <w:t xml:space="preserve">Figure </w:t>
      </w:r>
      <w:r w:rsidR="007734F0">
        <w:fldChar w:fldCharType="begin"/>
      </w:r>
      <w:r w:rsidR="007734F0">
        <w:instrText xml:space="preserve"> SEQ Figure \* ARABIC </w:instrText>
      </w:r>
      <w:r w:rsidR="007734F0">
        <w:fldChar w:fldCharType="separate"/>
      </w:r>
      <w:r w:rsidR="00DE3E9F">
        <w:rPr>
          <w:noProof/>
        </w:rPr>
        <w:t>6</w:t>
      </w:r>
      <w:r w:rsidR="007734F0">
        <w:rPr>
          <w:noProof/>
        </w:rPr>
        <w:fldChar w:fldCharType="end"/>
      </w:r>
      <w:bookmarkEnd w:id="60"/>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1"/>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2" w:name="_Toc419210538"/>
      <w:r w:rsidRPr="00120239">
        <w:rPr>
          <w:rFonts w:eastAsia="Times New Roman"/>
          <w:lang w:eastAsia="en-AU"/>
        </w:rPr>
        <w:t>Magnetron Sputtering</w:t>
      </w:r>
      <w:bookmarkEnd w:id="62"/>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3"/>
      <w:r w:rsidR="000F76B1">
        <w:t xml:space="preserve">lower </w:t>
      </w:r>
      <w:r w:rsidR="001A6E9F">
        <w:t>working pressures</w:t>
      </w:r>
      <w:commentRangeEnd w:id="63"/>
      <w:r w:rsidR="00696581">
        <w:rPr>
          <w:rStyle w:val="CommentReference"/>
        </w:rPr>
        <w:commentReference w:id="63"/>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4" w:name="_Toc419210539"/>
      <w:r>
        <w:rPr>
          <w:rFonts w:eastAsia="Times New Roman"/>
          <w:lang w:eastAsia="en-AU"/>
        </w:rPr>
        <w:t xml:space="preserve">Sputtering </w:t>
      </w:r>
      <w:r w:rsidR="00BB380C">
        <w:rPr>
          <w:rFonts w:eastAsia="Times New Roman"/>
          <w:lang w:eastAsia="en-AU"/>
        </w:rPr>
        <w:t>Advantages</w:t>
      </w:r>
      <w:bookmarkEnd w:id="64"/>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5"/>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5"/>
      <w:r w:rsidR="00061612">
        <w:rPr>
          <w:rStyle w:val="CommentReference"/>
        </w:rPr>
        <w:commentReference w:id="65"/>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6" w:name="_Toc419210540"/>
      <w:r>
        <w:rPr>
          <w:rFonts w:eastAsia="Times New Roman"/>
          <w:lang w:eastAsia="en-AU"/>
        </w:rPr>
        <w:lastRenderedPageBreak/>
        <w:t xml:space="preserve">Sputtering </w:t>
      </w:r>
      <w:r w:rsidR="00BB380C">
        <w:rPr>
          <w:rFonts w:eastAsia="Times New Roman"/>
          <w:lang w:eastAsia="en-AU"/>
        </w:rPr>
        <w:t>Challenges</w:t>
      </w:r>
      <w:bookmarkEnd w:id="66"/>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7"/>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7"/>
      <w:r w:rsidR="007C119D">
        <w:rPr>
          <w:rStyle w:val="CommentReference"/>
        </w:rPr>
        <w:commentReference w:id="67"/>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8" w:name="_Toc419210541"/>
      <w:r>
        <w:t>Preferred PVD Methods</w:t>
      </w:r>
      <w:bookmarkEnd w:id="68"/>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9" w:name="_Toc386545848"/>
      <w:bookmarkStart w:id="70" w:name="_Ref392575118"/>
      <w:bookmarkStart w:id="71" w:name="_Ref392575122"/>
      <w:bookmarkStart w:id="72" w:name="_Toc419210542"/>
      <w:commentRangeStart w:id="73"/>
      <w:r>
        <w:t>Ultrastable G</w:t>
      </w:r>
      <w:r w:rsidR="009B2AB7">
        <w:t>las</w:t>
      </w:r>
      <w:r>
        <w:t>s</w:t>
      </w:r>
      <w:bookmarkEnd w:id="69"/>
      <w:r w:rsidR="00A92FAA">
        <w:t xml:space="preserve"> (US</w:t>
      </w:r>
      <w:r w:rsidR="00456FD4">
        <w:t>G)</w:t>
      </w:r>
      <w:bookmarkEnd w:id="70"/>
      <w:bookmarkEnd w:id="71"/>
      <w:commentRangeEnd w:id="73"/>
      <w:r w:rsidR="005B130E">
        <w:rPr>
          <w:rStyle w:val="CommentReference"/>
          <w:rFonts w:asciiTheme="minorHAnsi" w:eastAsiaTheme="minorEastAsia" w:hAnsiTheme="minorHAnsi" w:cstheme="minorBidi"/>
          <w:b w:val="0"/>
          <w:bCs w:val="0"/>
          <w:smallCaps w:val="0"/>
          <w:color w:val="auto"/>
        </w:rPr>
        <w:commentReference w:id="73"/>
      </w:r>
      <w:bookmarkEnd w:id="72"/>
    </w:p>
    <w:p w14:paraId="59928A5B" w14:textId="3429314D" w:rsidR="00905DB2" w:rsidRDefault="00CA3086" w:rsidP="007B5A5E">
      <w:commentRangeStart w:id="74"/>
      <w:r>
        <w:t>Ultrastable glasses</w:t>
      </w:r>
      <w:r w:rsidR="009E1CE0">
        <w:t xml:space="preserve"> (U</w:t>
      </w:r>
      <w:r w:rsidR="00EA6AFA">
        <w:t>S</w:t>
      </w:r>
      <w:r w:rsidR="009E1CE0">
        <w:t>Gs)</w:t>
      </w:r>
      <w:r>
        <w:t xml:space="preserve"> </w:t>
      </w:r>
      <w:commentRangeEnd w:id="74"/>
      <w:r w:rsidR="00D96B59">
        <w:rPr>
          <w:rStyle w:val="CommentReference"/>
        </w:rPr>
        <w:commentReference w:id="74"/>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5"/>
      <w:commentRangeStart w:id="76"/>
      <w:r w:rsidR="001D18C7">
        <w:t>high</w:t>
      </w:r>
      <w:r w:rsidR="00FD468F">
        <w:t xml:space="preserve"> density</w:t>
      </w:r>
      <w:commentRangeEnd w:id="75"/>
      <w:r w:rsidR="002D43EC">
        <w:rPr>
          <w:rStyle w:val="CommentReference"/>
        </w:rPr>
        <w:commentReference w:id="75"/>
      </w:r>
      <w:r w:rsidR="009A4BC8">
        <w:t xml:space="preserve">, </w:t>
      </w:r>
      <w:r w:rsidR="001D18C7">
        <w:t xml:space="preserve">high </w:t>
      </w:r>
      <w:r w:rsidR="006C2035">
        <w:t xml:space="preserve">elastic </w:t>
      </w:r>
      <w:r w:rsidR="00FD468F">
        <w:t>modulus</w:t>
      </w:r>
      <w:commentRangeEnd w:id="76"/>
      <w:r w:rsidR="007705F6">
        <w:rPr>
          <w:rStyle w:val="CommentReference"/>
        </w:rPr>
        <w:commentReference w:id="76"/>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7" w:name="_Toc419210543"/>
      <w:r>
        <w:t xml:space="preserve">Ultrastable Metallic Glass (SMG) General </w:t>
      </w:r>
      <w:r w:rsidR="007B400D">
        <w:t xml:space="preserve">Properties, Development, and </w:t>
      </w:r>
      <w:r>
        <w:t>Production</w:t>
      </w:r>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8"/>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8"/>
      <w:r w:rsidR="00F472F5">
        <w:rPr>
          <w:rStyle w:val="CommentReference"/>
        </w:rPr>
        <w:commentReference w:id="78"/>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9"/>
      <w:r w:rsidR="00825141">
        <w:t>atoms</w:t>
      </w:r>
      <w:commentRangeEnd w:id="79"/>
      <w:r w:rsidR="00D53AC4">
        <w:rPr>
          <w:rStyle w:val="CommentReference"/>
        </w:rPr>
        <w:commentReference w:id="79"/>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0"/>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0"/>
      <w:r w:rsidR="00825141">
        <w:rPr>
          <w:rStyle w:val="CommentReference"/>
        </w:rPr>
        <w:commentReference w:id="80"/>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1"/>
      <w:r w:rsidR="006737DB">
        <w:t>organic</w:t>
      </w:r>
      <w:r w:rsidR="00825141">
        <w:t xml:space="preserve"> </w:t>
      </w:r>
      <w:commentRangeEnd w:id="81"/>
      <w:r w:rsidR="006737DB">
        <w:rPr>
          <w:rStyle w:val="CommentReference"/>
        </w:rPr>
        <w:commentReference w:id="81"/>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2" w:name="_Ref391643364"/>
      <w:bookmarkStart w:id="83" w:name="_Ref391643367"/>
      <w:bookmarkStart w:id="84" w:name="_Toc419210544"/>
      <w:r>
        <w:t xml:space="preserve">SMG </w:t>
      </w:r>
      <w:bookmarkEnd w:id="82"/>
      <w:bookmarkEnd w:id="83"/>
      <w:r w:rsidR="001C4F61">
        <w:t>Characterisation</w:t>
      </w:r>
      <w:r>
        <w:t xml:space="preserve"> </w:t>
      </w:r>
      <w:r w:rsidR="005B4319">
        <w:t xml:space="preserve">and Modelling </w:t>
      </w:r>
      <w:r w:rsidR="000C63EA">
        <w:t>Techniques</w:t>
      </w:r>
      <w:bookmarkEnd w:id="84"/>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5" w:name="_Toc41921054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5"/>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6"/>
      <w:r w:rsidR="00F31ACE">
        <w:rPr>
          <w:rFonts w:eastAsia="Times New Roman"/>
          <w:lang w:eastAsia="en-AU"/>
        </w:rPr>
        <w:t xml:space="preserve">endothermic </w:t>
      </w:r>
      <w:commentRangeEnd w:id="86"/>
      <w:r w:rsidR="007C711A">
        <w:rPr>
          <w:rStyle w:val="CommentReference"/>
        </w:rPr>
        <w:commentReference w:id="86"/>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7"/>
      <w:r w:rsidR="00A64270">
        <w:t>curve the</w:t>
      </w:r>
      <w:commentRangeEnd w:id="87"/>
      <w:r w:rsidR="00647C7E">
        <w:rPr>
          <w:rStyle w:val="CommentReference"/>
        </w:rPr>
        <w:commentReference w:id="87"/>
      </w:r>
      <w:commentRangeStart w:id="88"/>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8"/>
      <w:r w:rsidR="00AA65E4">
        <w:rPr>
          <w:rStyle w:val="CommentReference"/>
        </w:rPr>
        <w:commentReference w:id="88"/>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DE3E9F">
        <w:t xml:space="preserve">Figure </w:t>
      </w:r>
      <w:r w:rsidR="00DE3E9F">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9" w:name="_Ref391657121"/>
      <w:bookmarkStart w:id="90" w:name="_Ref391657109"/>
      <w:bookmarkStart w:id="91" w:name="_Toc419210593"/>
      <w:r>
        <w:t xml:space="preserve">Figure </w:t>
      </w:r>
      <w:r w:rsidR="007734F0">
        <w:fldChar w:fldCharType="begin"/>
      </w:r>
      <w:r w:rsidR="007734F0">
        <w:instrText xml:space="preserve"> SEQ Figure \* ARABIC </w:instrText>
      </w:r>
      <w:r w:rsidR="007734F0">
        <w:fldChar w:fldCharType="separate"/>
      </w:r>
      <w:r w:rsidR="00DE3E9F">
        <w:rPr>
          <w:noProof/>
        </w:rPr>
        <w:t>7</w:t>
      </w:r>
      <w:r w:rsidR="007734F0">
        <w:rPr>
          <w:noProof/>
        </w:rPr>
        <w:fldChar w:fldCharType="end"/>
      </w:r>
      <w:bookmarkEnd w:id="89"/>
      <w:r>
        <w:t xml:space="preserve">: An integrated DSC trace for the </w:t>
      </w:r>
      <w:commentRangeStart w:id="92"/>
      <w:r>
        <w:t xml:space="preserve">molecular </w:t>
      </w:r>
      <w:commentRangeEnd w:id="92"/>
      <w:r w:rsidR="005B0327">
        <w:rPr>
          <w:rStyle w:val="CommentReference"/>
          <w:i w:val="0"/>
          <w:iCs w:val="0"/>
          <w:color w:val="auto"/>
        </w:rPr>
        <w:commentReference w:id="92"/>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0"/>
      <w:bookmarkEnd w:id="91"/>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3" w:name="_Toc419210546"/>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3"/>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DE3E9F">
        <w:t xml:space="preserve">Figure </w:t>
      </w:r>
      <w:r w:rsidR="00DE3E9F">
        <w:rPr>
          <w:noProof/>
        </w:rPr>
        <w:t>8</w:t>
      </w:r>
      <w:r>
        <w:fldChar w:fldCharType="end"/>
      </w:r>
      <w:r w:rsidR="00A529F7">
        <w:t>)</w:t>
      </w:r>
      <w:r>
        <w:t xml:space="preserve"> </w:t>
      </w:r>
      <w:commentRangeStart w:id="94"/>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4"/>
      <w:r w:rsidR="00D4768F">
        <w:rPr>
          <w:rStyle w:val="CommentReference"/>
        </w:rPr>
        <w:commentReference w:id="94"/>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5" w:name="_Ref391649931"/>
      <w:bookmarkStart w:id="96" w:name="_Toc419210594"/>
      <w:r>
        <w:t xml:space="preserve">Figure </w:t>
      </w:r>
      <w:r w:rsidR="007734F0">
        <w:fldChar w:fldCharType="begin"/>
      </w:r>
      <w:r w:rsidR="007734F0">
        <w:instrText xml:space="preserve"> SEQ Figure \* ARABIC </w:instrText>
      </w:r>
      <w:r w:rsidR="007734F0">
        <w:fldChar w:fldCharType="separate"/>
      </w:r>
      <w:r w:rsidR="00DE3E9F">
        <w:rPr>
          <w:noProof/>
        </w:rPr>
        <w:t>8</w:t>
      </w:r>
      <w:r w:rsidR="007734F0">
        <w:rPr>
          <w:noProof/>
        </w:rPr>
        <w:fldChar w:fldCharType="end"/>
      </w:r>
      <w:bookmarkEnd w:id="95"/>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6"/>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734F0"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7" w:name="_Ref391912605"/>
            <w:r>
              <w:t>(</w:t>
            </w:r>
            <w:r w:rsidR="007734F0">
              <w:fldChar w:fldCharType="begin"/>
            </w:r>
            <w:r w:rsidR="007734F0">
              <w:instrText xml:space="preserve"> STYLEREF 1 \s </w:instrText>
            </w:r>
            <w:r w:rsidR="007734F0">
              <w:fldChar w:fldCharType="separate"/>
            </w:r>
            <w:r w:rsidR="00DE3E9F">
              <w:rPr>
                <w:noProof/>
              </w:rPr>
              <w:t>2</w:t>
            </w:r>
            <w:r w:rsidR="007734F0">
              <w:rPr>
                <w:noProof/>
              </w:rPr>
              <w:fldChar w:fldCharType="end"/>
            </w:r>
            <w:r>
              <w:t>.</w:t>
            </w:r>
            <w:r w:rsidR="007734F0">
              <w:fldChar w:fldCharType="begin"/>
            </w:r>
            <w:r w:rsidR="007734F0">
              <w:instrText xml:space="preserve"> SEQ Equation \* ARABIC \s 1 </w:instrText>
            </w:r>
            <w:r w:rsidR="007734F0">
              <w:fldChar w:fldCharType="separate"/>
            </w:r>
            <w:r w:rsidR="00DE3E9F">
              <w:rPr>
                <w:noProof/>
              </w:rPr>
              <w:t>1</w:t>
            </w:r>
            <w:r w:rsidR="007734F0">
              <w:rPr>
                <w:noProof/>
              </w:rPr>
              <w:fldChar w:fldCharType="end"/>
            </w:r>
            <w:r>
              <w:t>)</w:t>
            </w:r>
            <w:bookmarkEnd w:id="97"/>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DE3E9F">
        <w:t>(</w:t>
      </w:r>
      <w:r w:rsidR="00DE3E9F">
        <w:rPr>
          <w:noProof/>
        </w:rPr>
        <w:t>2</w:t>
      </w:r>
      <w:r w:rsidR="00DE3E9F">
        <w:t>.</w:t>
      </w:r>
      <w:r w:rsidR="00DE3E9F">
        <w:rPr>
          <w:noProof/>
        </w:rPr>
        <w:t>1</w:t>
      </w:r>
      <w:r w:rsidR="00DE3E9F">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8"/>
      <w:r>
        <w:t>entropy</w:t>
      </w:r>
      <w:r w:rsidR="001539E9">
        <w:t xml:space="preserve"> </w:t>
      </w:r>
      <w:commentRangeEnd w:id="98"/>
      <w:r w:rsidR="003145E8">
        <w:rPr>
          <w:rStyle w:val="CommentReference"/>
        </w:rPr>
        <w:commentReference w:id="98"/>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9" w:name="_Toc419210547"/>
      <w:r>
        <w:t xml:space="preserve">Glass </w:t>
      </w:r>
      <w:r w:rsidR="00A32A9B">
        <w:t xml:space="preserve">Fragility </w:t>
      </w:r>
      <w:r w:rsidR="005B4319">
        <w:t>(</w:t>
      </w:r>
      <m:oMath>
        <m:r>
          <m:rPr>
            <m:sty m:val="bi"/>
          </m:rPr>
          <w:rPr>
            <w:rFonts w:ascii="Cambria Math" w:hAnsi="Cambria Math"/>
          </w:rPr>
          <m:t>m</m:t>
        </m:r>
      </m:oMath>
      <w:r w:rsidR="005B4319">
        <w:t>)</w:t>
      </w:r>
      <w:bookmarkEnd w:id="99"/>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0" w:name="_Ref392083534"/>
            <w:r>
              <w:t>(</w:t>
            </w:r>
            <w:r w:rsidR="007734F0">
              <w:fldChar w:fldCharType="begin"/>
            </w:r>
            <w:r w:rsidR="007734F0">
              <w:instrText xml:space="preserve"> STYLEREF 1 \s </w:instrText>
            </w:r>
            <w:r w:rsidR="007734F0">
              <w:fldChar w:fldCharType="separate"/>
            </w:r>
            <w:r w:rsidR="00DE3E9F">
              <w:rPr>
                <w:noProof/>
              </w:rPr>
              <w:t>2</w:t>
            </w:r>
            <w:r w:rsidR="007734F0">
              <w:rPr>
                <w:noProof/>
              </w:rPr>
              <w:fldChar w:fldCharType="end"/>
            </w:r>
            <w:r>
              <w:t>.</w:t>
            </w:r>
            <w:r w:rsidR="007734F0">
              <w:fldChar w:fldCharType="begin"/>
            </w:r>
            <w:r w:rsidR="007734F0">
              <w:instrText xml:space="preserve"> SEQ Equation \* ARABIC \s 1 </w:instrText>
            </w:r>
            <w:r w:rsidR="007734F0">
              <w:fldChar w:fldCharType="separate"/>
            </w:r>
            <w:r w:rsidR="00DE3E9F">
              <w:rPr>
                <w:noProof/>
              </w:rPr>
              <w:t>2</w:t>
            </w:r>
            <w:r w:rsidR="007734F0">
              <w:rPr>
                <w:noProof/>
              </w:rPr>
              <w:fldChar w:fldCharType="end"/>
            </w:r>
            <w:r>
              <w:t>)</w:t>
            </w:r>
            <w:bookmarkEnd w:id="100"/>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DE3E9F">
        <w:t xml:space="preserve">Figure </w:t>
      </w:r>
      <w:r w:rsidR="00DE3E9F">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1" w:name="_Ref392088176"/>
      <w:bookmarkStart w:id="102" w:name="_Toc419210595"/>
      <w:r>
        <w:t xml:space="preserve">Figure </w:t>
      </w:r>
      <w:r w:rsidR="007734F0">
        <w:fldChar w:fldCharType="begin"/>
      </w:r>
      <w:r w:rsidR="007734F0">
        <w:instrText xml:space="preserve"> SEQ Figure \* ARABIC </w:instrText>
      </w:r>
      <w:r w:rsidR="007734F0">
        <w:fldChar w:fldCharType="separate"/>
      </w:r>
      <w:r w:rsidR="00DE3E9F">
        <w:rPr>
          <w:noProof/>
        </w:rPr>
        <w:t>9</w:t>
      </w:r>
      <w:r w:rsidR="007734F0">
        <w:rPr>
          <w:noProof/>
        </w:rPr>
        <w:fldChar w:fldCharType="end"/>
      </w:r>
      <w:bookmarkEnd w:id="101"/>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2"/>
    </w:p>
    <w:commentRangeStart w:id="103"/>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3"/>
      <w:r w:rsidR="002A78A4">
        <w:rPr>
          <w:rStyle w:val="CommentReference"/>
        </w:rPr>
        <w:commentReference w:id="103"/>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DE3E9F">
        <w:t xml:space="preserve">Figure </w:t>
      </w:r>
      <w:r w:rsidR="00DE3E9F">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4"/>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4"/>
      <w:r w:rsidR="002A78A4">
        <w:rPr>
          <w:rStyle w:val="CommentReference"/>
        </w:rPr>
        <w:commentReference w:id="104"/>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5"/>
      <w:r w:rsidR="0036111C">
        <w:t>for SMGs may have a modest limit</w:t>
      </w:r>
      <w:commentRangeEnd w:id="105"/>
      <w:r w:rsidR="00E170B4">
        <w:rPr>
          <w:rStyle w:val="CommentReference"/>
        </w:rPr>
        <w:commentReference w:id="105"/>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6" w:name="_Ref391906542"/>
      <w:bookmarkStart w:id="107" w:name="_Toc419210596"/>
      <w:r>
        <w:t xml:space="preserve">Figure </w:t>
      </w:r>
      <w:r w:rsidR="007734F0">
        <w:fldChar w:fldCharType="begin"/>
      </w:r>
      <w:r w:rsidR="007734F0">
        <w:instrText xml:space="preserve"> SEQ Figure \* ARABIC </w:instrText>
      </w:r>
      <w:r w:rsidR="007734F0">
        <w:fldChar w:fldCharType="separate"/>
      </w:r>
      <w:r w:rsidR="00DE3E9F">
        <w:rPr>
          <w:noProof/>
        </w:rPr>
        <w:t>10</w:t>
      </w:r>
      <w:r w:rsidR="007734F0">
        <w:rPr>
          <w:noProof/>
        </w:rPr>
        <w:fldChar w:fldCharType="end"/>
      </w:r>
      <w:bookmarkEnd w:id="106"/>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7"/>
    </w:p>
    <w:p w14:paraId="520E3A34" w14:textId="0B511416" w:rsidR="00FF69E5" w:rsidRPr="00FF69E5" w:rsidRDefault="0077065A" w:rsidP="00E30833">
      <w:pPr>
        <w:pStyle w:val="Heading4"/>
      </w:pPr>
      <w:bookmarkStart w:id="108" w:name="_Toc419210548"/>
      <w:r>
        <w:t xml:space="preserve">Indentation Modulus </w:t>
      </w:r>
      <w:r w:rsidR="005B4319">
        <w:t>(</w:t>
      </w:r>
      <m:oMath>
        <m:r>
          <m:rPr>
            <m:sty m:val="bi"/>
          </m:rPr>
          <w:rPr>
            <w:rFonts w:ascii="Cambria Math" w:hAnsi="Cambria Math"/>
          </w:rPr>
          <m:t>M</m:t>
        </m:r>
      </m:oMath>
      <w:r w:rsidR="005B4319">
        <w:t>)</w:t>
      </w:r>
      <w:bookmarkEnd w:id="108"/>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7734F0">
              <w:fldChar w:fldCharType="begin"/>
            </w:r>
            <w:r w:rsidR="007734F0">
              <w:instrText xml:space="preserve"> STYLEREF 1 \s </w:instrText>
            </w:r>
            <w:r w:rsidR="007734F0">
              <w:fldChar w:fldCharType="separate"/>
            </w:r>
            <w:r w:rsidR="00DE3E9F">
              <w:rPr>
                <w:noProof/>
              </w:rPr>
              <w:t>2</w:t>
            </w:r>
            <w:r w:rsidR="007734F0">
              <w:rPr>
                <w:noProof/>
              </w:rPr>
              <w:fldChar w:fldCharType="end"/>
            </w:r>
            <w:r>
              <w:t>.</w:t>
            </w:r>
            <w:r w:rsidR="007734F0">
              <w:fldChar w:fldCharType="begin"/>
            </w:r>
            <w:r w:rsidR="007734F0">
              <w:instrText xml:space="preserve"> SEQ Equation \* ARABIC \s 1 </w:instrText>
            </w:r>
            <w:r w:rsidR="007734F0">
              <w:fldChar w:fldCharType="separate"/>
            </w:r>
            <w:r w:rsidR="00DE3E9F">
              <w:rPr>
                <w:noProof/>
              </w:rPr>
              <w:t>3</w:t>
            </w:r>
            <w:r w:rsidR="007734F0">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9"/>
      <w:r w:rsidR="001E5EBB">
        <w:t>indicating SMG may be able to better support compressive loads</w:t>
      </w:r>
      <w:commentRangeEnd w:id="109"/>
      <w:r w:rsidR="001E5EBB">
        <w:rPr>
          <w:rStyle w:val="CommentReference"/>
        </w:rPr>
        <w:commentReference w:id="109"/>
      </w:r>
      <w:r w:rsidR="001E5EBB">
        <w:t>.</w:t>
      </w:r>
    </w:p>
    <w:p w14:paraId="53333FF7" w14:textId="5B6C11E3" w:rsidR="00E613A4" w:rsidRPr="00FF69E5" w:rsidRDefault="001A24AA" w:rsidP="00E30833">
      <w:pPr>
        <w:pStyle w:val="Heading3"/>
      </w:pPr>
      <w:r>
        <w:t xml:space="preserve"> </w:t>
      </w:r>
      <w:bookmarkStart w:id="110" w:name="_Toc419210549"/>
      <w:r w:rsidR="00E613A4">
        <w:t xml:space="preserve">SMG </w:t>
      </w:r>
      <w:r>
        <w:t>Structure</w:t>
      </w:r>
      <w:r w:rsidR="00C47C34">
        <w:t xml:space="preserve">, </w:t>
      </w:r>
      <w:commentRangeStart w:id="111"/>
      <w:r w:rsidR="00C47C34">
        <w:t>Medium Range Order (MRO)</w:t>
      </w:r>
      <w:commentRangeEnd w:id="111"/>
      <w:r w:rsidR="00DC147A">
        <w:rPr>
          <w:rStyle w:val="CommentReference"/>
          <w:rFonts w:asciiTheme="minorHAnsi" w:eastAsiaTheme="minorEastAsia" w:hAnsiTheme="minorHAnsi" w:cstheme="minorBidi"/>
          <w:b w:val="0"/>
          <w:bCs w:val="0"/>
          <w:color w:val="auto"/>
        </w:rPr>
        <w:commentReference w:id="111"/>
      </w:r>
      <w:bookmarkEnd w:id="110"/>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2"/>
      <w:r>
        <w:rPr>
          <w:rFonts w:eastAsia="Times New Roman"/>
          <w:lang w:eastAsia="en-AU"/>
        </w:rPr>
        <w:t>later arriving atoms</w:t>
      </w:r>
      <w:commentRangeEnd w:id="112"/>
      <w:r w:rsidR="0015216E">
        <w:rPr>
          <w:rStyle w:val="CommentReference"/>
        </w:rPr>
        <w:commentReference w:id="112"/>
      </w:r>
      <w:r w:rsidR="0015216E">
        <w:rPr>
          <w:rFonts w:eastAsia="Times New Roman"/>
          <w:lang w:eastAsia="en-AU"/>
        </w:rPr>
        <w:t>.</w:t>
      </w:r>
    </w:p>
    <w:p w14:paraId="2A2D8EDB" w14:textId="1406CD91" w:rsidR="002568DB" w:rsidRDefault="002568DB" w:rsidP="00E30833">
      <w:pPr>
        <w:pStyle w:val="Heading3"/>
      </w:pPr>
      <w:bookmarkStart w:id="113" w:name="_Toc419210550"/>
      <w:r>
        <w:t xml:space="preserve">Potential </w:t>
      </w:r>
      <w:r w:rsidR="001A24AA">
        <w:t>SMG Challenges</w:t>
      </w:r>
      <w:bookmarkEnd w:id="113"/>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4"/>
      <w:r>
        <w:t xml:space="preserve">while lower rates are able to deposit fully amorphous </w:t>
      </w:r>
      <w:commentRangeEnd w:id="114"/>
      <w:r w:rsidR="0023025E">
        <w:rPr>
          <w:rStyle w:val="CommentReference"/>
        </w:rPr>
        <w:commentReference w:id="114"/>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5" w:name="_Toc419210551"/>
      <w:r w:rsidRPr="00E30833">
        <w:rPr>
          <w:highlight w:val="yellow"/>
        </w:rPr>
        <w:t xml:space="preserve">Thin Film </w:t>
      </w:r>
      <w:r w:rsidR="008E5238" w:rsidRPr="00E30833">
        <w:rPr>
          <w:highlight w:val="yellow"/>
        </w:rPr>
        <w:t>Testing Methods</w:t>
      </w:r>
      <w:bookmarkEnd w:id="115"/>
    </w:p>
    <w:p w14:paraId="2C5DB7BE" w14:textId="0D3654CF" w:rsidR="00066A47" w:rsidRPr="00E30833" w:rsidRDefault="00066A47" w:rsidP="008E5238">
      <w:pPr>
        <w:pStyle w:val="Heading4"/>
        <w:rPr>
          <w:highlight w:val="yellow"/>
        </w:rPr>
      </w:pPr>
      <w:bookmarkStart w:id="116" w:name="_Toc419210552"/>
      <w:r w:rsidRPr="00E30833">
        <w:rPr>
          <w:highlight w:val="yellow"/>
        </w:rPr>
        <w:t>Adhesion</w:t>
      </w:r>
      <w:bookmarkEnd w:id="116"/>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7" w:name="_Toc386545845"/>
      <w:bookmarkStart w:id="118" w:name="_Toc419210553"/>
      <w:commentRangeStart w:id="119"/>
      <w:r>
        <w:t>Biomedical</w:t>
      </w:r>
      <w:bookmarkEnd w:id="117"/>
      <w:r w:rsidR="00DA49D8">
        <w:t xml:space="preserve"> Materials</w:t>
      </w:r>
      <w:commentRangeEnd w:id="119"/>
      <w:r w:rsidR="007B4C64">
        <w:rPr>
          <w:rStyle w:val="CommentReference"/>
          <w:rFonts w:asciiTheme="minorHAnsi" w:eastAsiaTheme="minorEastAsia" w:hAnsiTheme="minorHAnsi" w:cstheme="minorBidi"/>
          <w:b w:val="0"/>
          <w:bCs w:val="0"/>
          <w:smallCaps w:val="0"/>
          <w:color w:val="auto"/>
        </w:rPr>
        <w:commentReference w:id="119"/>
      </w:r>
      <w:bookmarkEnd w:id="118"/>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0" w:name="_Toc419210554"/>
      <w:r>
        <w:t>Biomaterial Requirements</w:t>
      </w:r>
      <w:bookmarkEnd w:id="120"/>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1" w:name="_Toc419210555"/>
      <w:r>
        <w:t xml:space="preserve">Current </w:t>
      </w:r>
      <w:r w:rsidR="00ED37B1">
        <w:t xml:space="preserve">Metallic </w:t>
      </w:r>
      <w:r>
        <w:t>Biomaterial</w:t>
      </w:r>
      <w:r w:rsidR="00ED37B1">
        <w:t>s</w:t>
      </w:r>
      <w:bookmarkEnd w:id="121"/>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2" w:name="_Toc419210556"/>
      <w:r>
        <w:t>Roll of Metallic Elements within the Body</w:t>
      </w:r>
      <w:bookmarkEnd w:id="122"/>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3"/>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3"/>
      <w:r w:rsidR="00696846">
        <w:rPr>
          <w:rStyle w:val="CommentReference"/>
        </w:rPr>
        <w:commentReference w:id="123"/>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4"/>
      <w:r w:rsidR="00652CF8">
        <w:t>stimulat</w:t>
      </w:r>
      <w:r w:rsidR="002E1C05">
        <w:t>ing</w:t>
      </w:r>
      <w:r w:rsidR="00652CF8">
        <w:t xml:space="preserve"> new bone</w:t>
      </w:r>
      <w:r w:rsidR="006973CB">
        <w:t xml:space="preserve"> growth</w:t>
      </w:r>
      <w:r w:rsidR="008A5A2C">
        <w:t xml:space="preserve"> </w:t>
      </w:r>
      <w:commentRangeEnd w:id="124"/>
      <w:r w:rsidR="00567AF7">
        <w:rPr>
          <w:rStyle w:val="CommentReference"/>
        </w:rPr>
        <w:commentReference w:id="124"/>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5" w:name="_Toc419210557"/>
      <w:bookmarkStart w:id="126" w:name="_Toc386545846"/>
      <w:r>
        <w:t>Degradation</w:t>
      </w:r>
      <w:r w:rsidR="003435F0">
        <w:t xml:space="preserve"> of Biomaterials</w:t>
      </w:r>
      <w:bookmarkEnd w:id="125"/>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7" w:name="_Toc419210558"/>
      <w:bookmarkEnd w:id="126"/>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7"/>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8"/>
      <w:r w:rsidR="005F7938">
        <w:t>negative</w:t>
      </w:r>
      <w:r w:rsidR="00CA25D2">
        <w:t xml:space="preserve"> anode to the </w:t>
      </w:r>
      <w:r w:rsidR="005F7938">
        <w:t>positive</w:t>
      </w:r>
      <w:r w:rsidR="00CA25D2">
        <w:t xml:space="preserve"> cathode</w:t>
      </w:r>
      <w:commentRangeEnd w:id="128"/>
      <w:r w:rsidR="00AF434B">
        <w:rPr>
          <w:rStyle w:val="CommentReference"/>
        </w:rPr>
        <w:commentReference w:id="128"/>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9"/>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9"/>
      <w:r w:rsidR="00FA0A18">
        <w:rPr>
          <w:rStyle w:val="CommentReference"/>
        </w:rPr>
        <w:commentReference w:id="12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DE3E9F">
        <w:t>(</w:t>
      </w:r>
      <w:r w:rsidR="00DE3E9F">
        <w:rPr>
          <w:noProof/>
        </w:rPr>
        <w:t>2</w:t>
      </w:r>
      <w:r w:rsidR="00DE3E9F">
        <w:t>.</w:t>
      </w:r>
      <w:r w:rsidR="00DE3E9F">
        <w:rPr>
          <w:noProof/>
        </w:rPr>
        <w:t>4</w:t>
      </w:r>
      <w:r w:rsidR="00DE3E9F">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0" w:name="_Ref403051356"/>
            <w:r>
              <w:t>(</w:t>
            </w:r>
            <w:r w:rsidR="007734F0">
              <w:fldChar w:fldCharType="begin"/>
            </w:r>
            <w:r w:rsidR="007734F0">
              <w:instrText xml:space="preserve"> STYLEREF 1 \s </w:instrText>
            </w:r>
            <w:r w:rsidR="007734F0">
              <w:fldChar w:fldCharType="separate"/>
            </w:r>
            <w:r w:rsidR="00DE3E9F">
              <w:rPr>
                <w:noProof/>
              </w:rPr>
              <w:t>2</w:t>
            </w:r>
            <w:r w:rsidR="007734F0">
              <w:rPr>
                <w:noProof/>
              </w:rPr>
              <w:fldChar w:fldCharType="end"/>
            </w:r>
            <w:r>
              <w:t>.</w:t>
            </w:r>
            <w:r w:rsidR="007734F0">
              <w:fldChar w:fldCharType="begin"/>
            </w:r>
            <w:r w:rsidR="007734F0">
              <w:instrText xml:space="preserve"> SEQ Equation \* ARABIC \s 1 </w:instrText>
            </w:r>
            <w:r w:rsidR="007734F0">
              <w:fldChar w:fldCharType="separate"/>
            </w:r>
            <w:r w:rsidR="00DE3E9F">
              <w:rPr>
                <w:noProof/>
              </w:rPr>
              <w:t>4</w:t>
            </w:r>
            <w:r w:rsidR="007734F0">
              <w:rPr>
                <w:noProof/>
              </w:rPr>
              <w:fldChar w:fldCharType="end"/>
            </w:r>
            <w:r>
              <w:t>)</w:t>
            </w:r>
            <w:bookmarkEnd w:id="13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DE3E9F">
        <w:t xml:space="preserve">Figure </w:t>
      </w:r>
      <w:r w:rsidR="00DE3E9F">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1"/>
      <w:r w:rsidR="00EB031A">
        <w:t>more cathodic</w:t>
      </w:r>
      <w:commentRangeEnd w:id="131"/>
      <w:r w:rsidR="00914A51">
        <w:rPr>
          <w:rStyle w:val="CommentReference"/>
        </w:rPr>
        <w:commentReference w:id="131"/>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2" w:name="_Ref403051953"/>
      <w:bookmarkStart w:id="133" w:name="_Toc419210597"/>
      <w:r>
        <w:t xml:space="preserve">Figure </w:t>
      </w:r>
      <w:r w:rsidR="007734F0">
        <w:fldChar w:fldCharType="begin"/>
      </w:r>
      <w:r w:rsidR="007734F0">
        <w:instrText xml:space="preserve"> SEQ Figure \* ARABIC </w:instrText>
      </w:r>
      <w:r w:rsidR="007734F0">
        <w:fldChar w:fldCharType="separate"/>
      </w:r>
      <w:r w:rsidR="00DE3E9F">
        <w:rPr>
          <w:noProof/>
        </w:rPr>
        <w:t>11</w:t>
      </w:r>
      <w:r w:rsidR="007734F0">
        <w:rPr>
          <w:noProof/>
        </w:rPr>
        <w:fldChar w:fldCharType="end"/>
      </w:r>
      <w:bookmarkEnd w:id="132"/>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3"/>
      <w:r>
        <w:t xml:space="preserve"> </w:t>
      </w:r>
    </w:p>
    <w:p w14:paraId="4FBDB380" w14:textId="1C918CBB" w:rsidR="003435F0" w:rsidRDefault="0001563D" w:rsidP="003435F0">
      <w:pPr>
        <w:pStyle w:val="Heading4"/>
      </w:pPr>
      <w:bookmarkStart w:id="134" w:name="_Toc419210559"/>
      <w:r>
        <w:t xml:space="preserve">Mg </w:t>
      </w:r>
      <w:r w:rsidR="00155EF6">
        <w:t>Hydrogen Evolution</w:t>
      </w:r>
      <w:bookmarkEnd w:id="134"/>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5" w:name="_Ref403739162"/>
            <w:r>
              <w:t>(</w:t>
            </w:r>
            <w:r w:rsidR="007734F0">
              <w:fldChar w:fldCharType="begin"/>
            </w:r>
            <w:r w:rsidR="007734F0">
              <w:instrText xml:space="preserve"> STYLEREF 1 \s </w:instrText>
            </w:r>
            <w:r w:rsidR="007734F0">
              <w:fldChar w:fldCharType="separate"/>
            </w:r>
            <w:r w:rsidR="00DE3E9F">
              <w:rPr>
                <w:noProof/>
              </w:rPr>
              <w:t>2</w:t>
            </w:r>
            <w:r w:rsidR="007734F0">
              <w:rPr>
                <w:noProof/>
              </w:rPr>
              <w:fldChar w:fldCharType="end"/>
            </w:r>
            <w:r>
              <w:t>.</w:t>
            </w:r>
            <w:r w:rsidR="007734F0">
              <w:fldChar w:fldCharType="begin"/>
            </w:r>
            <w:r w:rsidR="007734F0">
              <w:instrText xml:space="preserve"> SEQ Equation \* ARABIC \s 1 </w:instrText>
            </w:r>
            <w:r w:rsidR="007734F0">
              <w:fldChar w:fldCharType="separate"/>
            </w:r>
            <w:r w:rsidR="00DE3E9F">
              <w:rPr>
                <w:noProof/>
              </w:rPr>
              <w:t>5</w:t>
            </w:r>
            <w:r w:rsidR="007734F0">
              <w:rPr>
                <w:noProof/>
              </w:rPr>
              <w:fldChar w:fldCharType="end"/>
            </w:r>
            <w:r>
              <w:t>)</w:t>
            </w:r>
            <w:bookmarkEnd w:id="135"/>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6" w:name="_Toc419210598"/>
      <w:r>
        <w:t xml:space="preserve">Figure </w:t>
      </w:r>
      <w:r w:rsidR="007734F0">
        <w:fldChar w:fldCharType="begin"/>
      </w:r>
      <w:r w:rsidR="007734F0">
        <w:instrText xml:space="preserve"> SEQ Figure \* ARABIC </w:instrText>
      </w:r>
      <w:r w:rsidR="007734F0">
        <w:fldChar w:fldCharType="separate"/>
      </w:r>
      <w:r w:rsidR="00DE3E9F">
        <w:rPr>
          <w:noProof/>
        </w:rPr>
        <w:t>12</w:t>
      </w:r>
      <w:r w:rsidR="007734F0">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6"/>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7" w:name="_Toc419210560"/>
      <w:r>
        <w:t>Pitting Corrosion</w:t>
      </w:r>
      <w:bookmarkEnd w:id="137"/>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8"/>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8"/>
      <w:r w:rsidR="00B5520F">
        <w:rPr>
          <w:rStyle w:val="CommentReference"/>
        </w:rPr>
        <w:commentReference w:id="138"/>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9" w:name="_Toc419210561"/>
      <w:r>
        <w:t>Anti-biotic Scaffolds</w:t>
      </w:r>
      <w:bookmarkEnd w:id="139"/>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0" w:name="_Toc419210562"/>
      <w:r>
        <w:lastRenderedPageBreak/>
        <w:t>Methods</w:t>
      </w:r>
      <w:bookmarkEnd w:id="140"/>
    </w:p>
    <w:p w14:paraId="3B6742DA" w14:textId="3F8CCEA5" w:rsidR="003703E9" w:rsidRDefault="006A59C4" w:rsidP="003703E9">
      <w:pPr>
        <w:pStyle w:val="Heading2"/>
      </w:pPr>
      <w:bookmarkStart w:id="141" w:name="_Toc419210563"/>
      <w:r>
        <w:t>Target</w:t>
      </w:r>
      <w:r w:rsidR="003703E9">
        <w:t xml:space="preserve"> Manufacture</w:t>
      </w:r>
      <w:bookmarkEnd w:id="141"/>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2" w:name="_Toc419210564"/>
      <w:r>
        <w:t>Induction Furnace</w:t>
      </w:r>
      <w:bookmarkEnd w:id="142"/>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3" w:name="_Toc419210565"/>
      <w:r>
        <w:t>Charges</w:t>
      </w:r>
      <w:r w:rsidR="00445FD0">
        <w:t xml:space="preserve"> Preparation</w:t>
      </w:r>
      <w:bookmarkEnd w:id="143"/>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4" w:name="_Toc419210599"/>
      <w:r>
        <w:t xml:space="preserve">Figure </w:t>
      </w:r>
      <w:r w:rsidR="007734F0">
        <w:fldChar w:fldCharType="begin"/>
      </w:r>
      <w:r w:rsidR="007734F0">
        <w:instrText xml:space="preserve"> SEQ Figure \* ARABIC </w:instrText>
      </w:r>
      <w:r w:rsidR="007734F0">
        <w:fldChar w:fldCharType="separate"/>
      </w:r>
      <w:r w:rsidR="00DE3E9F">
        <w:rPr>
          <w:noProof/>
        </w:rPr>
        <w:t>13</w:t>
      </w:r>
      <w:r w:rsidR="007734F0">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4"/>
      <w:r>
        <w:t xml:space="preserve"> </w:t>
      </w:r>
    </w:p>
    <w:p w14:paraId="78BC8F1B" w14:textId="77777777" w:rsidR="003703E9" w:rsidRDefault="003703E9" w:rsidP="003703E9">
      <w:pPr>
        <w:pStyle w:val="Heading4"/>
      </w:pPr>
      <w:bookmarkStart w:id="145" w:name="_Toc419210566"/>
      <w:r>
        <w:t>Induction Casting of Alloys</w:t>
      </w:r>
      <w:bookmarkEnd w:id="145"/>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6" w:name="_Toc419210567"/>
      <w:r>
        <w:lastRenderedPageBreak/>
        <w:t>Shaping of Targets</w:t>
      </w:r>
      <w:bookmarkEnd w:id="146"/>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6A37" w:rsidRPr="00782FC2" w:rsidRDefault="00726A37"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726A37" w:rsidRPr="00782FC2" w:rsidRDefault="00726A37"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6A37" w:rsidRPr="00782FC2" w:rsidRDefault="00726A37"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726A37" w:rsidRPr="00782FC2" w:rsidRDefault="00726A37"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7" w:name="_Ref404154847"/>
      <w:bookmarkStart w:id="148" w:name="_Toc419210600"/>
      <w:r>
        <w:t xml:space="preserve">Figure </w:t>
      </w:r>
      <w:r w:rsidR="007734F0">
        <w:fldChar w:fldCharType="begin"/>
      </w:r>
      <w:r w:rsidR="007734F0">
        <w:instrText xml:space="preserve"> SEQ Figure \* ARABIC </w:instrText>
      </w:r>
      <w:r w:rsidR="007734F0">
        <w:fldChar w:fldCharType="separate"/>
      </w:r>
      <w:r w:rsidR="00DE3E9F">
        <w:rPr>
          <w:noProof/>
        </w:rPr>
        <w:t>14</w:t>
      </w:r>
      <w:r w:rsidR="007734F0">
        <w:rPr>
          <w:noProof/>
        </w:rPr>
        <w:fldChar w:fldCharType="end"/>
      </w:r>
      <w:bookmarkEnd w:id="147"/>
      <w:r w:rsidR="007E51E2">
        <w:t>: (a)</w:t>
      </w:r>
      <w:r w:rsidR="007E51E2" w:rsidRPr="007E51E2">
        <w:t xml:space="preserve"> boron nitrate coated graphite </w:t>
      </w:r>
      <w:r w:rsidR="007E51E2">
        <w:t>c</w:t>
      </w:r>
      <w:commentRangeStart w:id="149"/>
      <w:r>
        <w:t xml:space="preserve">rucible </w:t>
      </w:r>
      <w:commentRangeEnd w:id="149"/>
      <w:r w:rsidR="00804ECF">
        <w:rPr>
          <w:rStyle w:val="CommentReference"/>
          <w:i w:val="0"/>
          <w:iCs w:val="0"/>
          <w:color w:val="auto"/>
        </w:rPr>
        <w:commentReference w:id="149"/>
      </w:r>
      <w:r>
        <w:t>for induction furnace melting of alloys, (b) cracked amorphous plate, (c) riser cut free from main casting, and (d) drilled and partly shaped target.</w:t>
      </w:r>
      <w:bookmarkEnd w:id="148"/>
    </w:p>
    <w:p w14:paraId="645C05DF" w14:textId="6F0D3120" w:rsidR="003703E9" w:rsidRDefault="00DC7BBC" w:rsidP="006A59C4">
      <w:pPr>
        <w:pStyle w:val="Heading2"/>
      </w:pPr>
      <w:bookmarkStart w:id="150" w:name="_Toc419210568"/>
      <w:r>
        <w:t xml:space="preserve">PVD via </w:t>
      </w:r>
      <w:r w:rsidR="003703E9">
        <w:t>Magnetron Sputtering</w:t>
      </w:r>
      <w:bookmarkEnd w:id="150"/>
    </w:p>
    <w:p w14:paraId="3B2ECA11" w14:textId="77777777" w:rsidR="00DC7BBC" w:rsidRDefault="00DC7BBC" w:rsidP="006A59C4">
      <w:pPr>
        <w:pStyle w:val="Heading3"/>
      </w:pPr>
      <w:bookmarkStart w:id="151" w:name="_Toc419210569"/>
      <w:r>
        <w:t>Sputtering of TFMGs and SMGs</w:t>
      </w:r>
      <w:bookmarkEnd w:id="151"/>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2" w:name="_Toc419210570"/>
      <w:r>
        <w:t xml:space="preserve">Sputtering Methods and </w:t>
      </w:r>
      <w:r w:rsidR="00912C05">
        <w:t xml:space="preserve">Initial </w:t>
      </w:r>
      <w:r>
        <w:t>Parameters</w:t>
      </w:r>
      <w:bookmarkEnd w:id="152"/>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3"/>
            <w:r>
              <w:t>30 – 50 W</w:t>
            </w:r>
            <w:commentRangeEnd w:id="153"/>
            <w:r>
              <w:rPr>
                <w:rStyle w:val="CommentReference"/>
              </w:rPr>
              <w:commentReference w:id="153"/>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4" w:name="_Toc419210571"/>
      <w:r>
        <w:t xml:space="preserve">Examined </w:t>
      </w:r>
      <w:r w:rsidR="003703E9">
        <w:t>Substrates</w:t>
      </w:r>
      <w:bookmarkEnd w:id="154"/>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5" w:name="_Toc419210572"/>
      <w:r>
        <w:t>Water Soluble S</w:t>
      </w:r>
      <w:r w:rsidR="003703E9">
        <w:t>ubstrate</w:t>
      </w:r>
      <w:bookmarkEnd w:id="155"/>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6" w:name="_Toc419210573"/>
      <w:r>
        <w:t>BMG Substrate</w:t>
      </w:r>
      <w:bookmarkEnd w:id="15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7"/>
      <w:r>
        <w:t xml:space="preserve">same methods </w:t>
      </w:r>
      <w:commentRangeEnd w:id="157"/>
      <w:r w:rsidR="0002354E">
        <w:rPr>
          <w:rStyle w:val="CommentReference"/>
        </w:rPr>
        <w:commentReference w:id="157"/>
      </w:r>
      <w:r>
        <w:t xml:space="preserve">used to produce targets. </w:t>
      </w:r>
    </w:p>
    <w:p w14:paraId="3B5197DE" w14:textId="2BE5AFAC" w:rsidR="003703E9" w:rsidRDefault="00AC5969" w:rsidP="00270D6D">
      <w:pPr>
        <w:pStyle w:val="Heading3"/>
      </w:pPr>
      <w:bookmarkStart w:id="158" w:name="_Toc419210574"/>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8"/>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9" w:name="_Toc419210575"/>
      <w:r>
        <w:t>Film Characterisation</w:t>
      </w:r>
      <w:bookmarkEnd w:id="15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0" w:name="_Toc419210576"/>
      <w:r>
        <w:t>Physical and Chemical Properties</w:t>
      </w:r>
      <w:bookmarkEnd w:id="160"/>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1" w:name="_Toc419210577"/>
      <w:r>
        <w:t xml:space="preserve">Biocompatibility and </w:t>
      </w:r>
      <w:proofErr w:type="spellStart"/>
      <w:r>
        <w:t>Bioabsorption</w:t>
      </w:r>
      <w:bookmarkEnd w:id="161"/>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2" w:name="_Toc419210578"/>
      <w:r>
        <w:t>Quality of Deposition</w:t>
      </w:r>
      <w:bookmarkEnd w:id="16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3" w:name="_Toc419210579"/>
      <w:r>
        <w:lastRenderedPageBreak/>
        <w:t>Preliminary Results</w:t>
      </w:r>
      <w:bookmarkEnd w:id="163"/>
    </w:p>
    <w:p w14:paraId="22711F62" w14:textId="537530C0" w:rsidR="004F151E" w:rsidRDefault="004F151E" w:rsidP="00782FC2">
      <w:pPr>
        <w:pStyle w:val="Heading2"/>
      </w:pPr>
      <w:bookmarkStart w:id="164" w:name="_Toc419210580"/>
      <w:commentRangeStart w:id="165"/>
      <w:r>
        <w:t>Experimental Results</w:t>
      </w:r>
      <w:commentRangeEnd w:id="165"/>
      <w:r w:rsidR="004152E7">
        <w:rPr>
          <w:rStyle w:val="CommentReference"/>
          <w:rFonts w:asciiTheme="minorHAnsi" w:eastAsiaTheme="minorEastAsia" w:hAnsiTheme="minorHAnsi" w:cstheme="minorBidi"/>
          <w:b w:val="0"/>
          <w:bCs w:val="0"/>
          <w:smallCaps w:val="0"/>
          <w:color w:val="auto"/>
        </w:rPr>
        <w:commentReference w:id="165"/>
      </w:r>
      <w:bookmarkEnd w:id="164"/>
    </w:p>
    <w:p w14:paraId="45B1D42A" w14:textId="09403705" w:rsidR="00BC4BDE" w:rsidRDefault="00BC4BDE" w:rsidP="00BC4BDE">
      <w:pPr>
        <w:pStyle w:val="Heading3"/>
      </w:pPr>
      <w:bookmarkStart w:id="166" w:name="_Toc419210581"/>
      <w:r>
        <w:t>Casting Challenges</w:t>
      </w:r>
      <w:r w:rsidR="00635559">
        <w:t xml:space="preserve"> and Observations</w:t>
      </w:r>
      <w:bookmarkEnd w:id="166"/>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7" w:name="_Toc419210582"/>
      <w:r>
        <w:t>DSC Scans</w:t>
      </w:r>
      <w:bookmarkEnd w:id="16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8" w:name="_Toc419210583"/>
      <w:r>
        <w:t>Target Composition</w:t>
      </w:r>
      <w:bookmarkEnd w:id="168"/>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DE3E9F">
        <w:t xml:space="preserve">Figure </w:t>
      </w:r>
      <w:r w:rsidR="00DE3E9F">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9" w:name="_Toc419210601"/>
      <w:r>
        <w:t xml:space="preserve">Figure </w:t>
      </w:r>
      <w:r w:rsidR="007734F0">
        <w:fldChar w:fldCharType="begin"/>
      </w:r>
      <w:r w:rsidR="007734F0">
        <w:instrText xml:space="preserve"> SEQ Figure \* ARABIC </w:instrText>
      </w:r>
      <w:r w:rsidR="007734F0">
        <w:fldChar w:fldCharType="separate"/>
      </w:r>
      <w:r w:rsidR="00DE3E9F">
        <w:rPr>
          <w:noProof/>
        </w:rPr>
        <w:t>15</w:t>
      </w:r>
      <w:r w:rsidR="007734F0">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9"/>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70"/>
      <w:r>
        <w:t>26% Zn. This is a loss of about 13% Zn, or 8 grams of the total 108 grams of alloy cast.</w:t>
      </w:r>
      <w:commentRangeEnd w:id="170"/>
      <w:r>
        <w:rPr>
          <w:rStyle w:val="CommentReference"/>
        </w:rPr>
        <w:commentReference w:id="170"/>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1" w:name="_Toc386545850"/>
      <w:bookmarkStart w:id="172" w:name="_Toc419210584"/>
      <w:r>
        <w:lastRenderedPageBreak/>
        <w:t>References</w:t>
      </w:r>
      <w:bookmarkEnd w:id="171"/>
      <w:bookmarkEnd w:id="172"/>
    </w:p>
    <w:p w14:paraId="25EDF6A9" w14:textId="77777777" w:rsidR="004E0F86" w:rsidRDefault="004E0F86" w:rsidP="00F5052B"/>
    <w:p w14:paraId="10C2E31E" w14:textId="77777777" w:rsidR="00EF29AA" w:rsidRPr="00EF29AA" w:rsidRDefault="004E0F86" w:rsidP="00EF29AA">
      <w:pPr>
        <w:pStyle w:val="EndNoteBibliography"/>
        <w:spacing w:after="0"/>
        <w:ind w:left="720" w:hanging="720"/>
      </w:pPr>
      <w:r>
        <w:fldChar w:fldCharType="begin"/>
      </w:r>
      <w:r>
        <w:instrText xml:space="preserve"> ADDIN EN.REFLIST </w:instrText>
      </w:r>
      <w:r>
        <w:fldChar w:fldCharType="separate"/>
      </w:r>
      <w:r w:rsidR="00EF29AA" w:rsidRPr="00EF29AA">
        <w:t>[1]</w:t>
      </w:r>
      <w:r w:rsidR="00EF29AA" w:rsidRPr="00EF29AA">
        <w:tab/>
        <w:t xml:space="preserve">A. L. Greer, Y. Q. Cheng, and E. Ma, "Shear bands in metallic glasses," </w:t>
      </w:r>
      <w:r w:rsidR="00EF29AA" w:rsidRPr="00EF29AA">
        <w:rPr>
          <w:i/>
        </w:rPr>
        <w:t xml:space="preserve">Materials Science and Engineering: R: Reports, </w:t>
      </w:r>
      <w:r w:rsidR="00EF29AA" w:rsidRPr="00EF29AA">
        <w:t>vol. 74, pp. 71-132, 4// 2013.</w:t>
      </w:r>
    </w:p>
    <w:p w14:paraId="1EF6B5FB" w14:textId="77777777" w:rsidR="00EF29AA" w:rsidRPr="00EF29AA" w:rsidRDefault="00EF29AA" w:rsidP="00EF29AA">
      <w:pPr>
        <w:pStyle w:val="EndNoteBibliography"/>
        <w:spacing w:after="0"/>
        <w:ind w:left="720" w:hanging="720"/>
      </w:pPr>
      <w:r w:rsidRPr="00EF29AA">
        <w:t>[2]</w:t>
      </w:r>
      <w:r w:rsidRPr="00EF29AA">
        <w:tab/>
        <w:t xml:space="preserve">M. Ediger, C. Angell, and S. R. Nagel, "Supercooled liquids and glasses," </w:t>
      </w:r>
      <w:r w:rsidRPr="00EF29AA">
        <w:rPr>
          <w:i/>
        </w:rPr>
        <w:t xml:space="preserve">The journal of physical chemistry, </w:t>
      </w:r>
      <w:r w:rsidRPr="00EF29AA">
        <w:t>vol. 100, pp. 13200-13212, 1996.</w:t>
      </w:r>
    </w:p>
    <w:p w14:paraId="7573D19A" w14:textId="77777777" w:rsidR="00EF29AA" w:rsidRPr="00EF29AA" w:rsidRDefault="00EF29AA" w:rsidP="00EF29AA">
      <w:pPr>
        <w:pStyle w:val="EndNoteBibliography"/>
        <w:spacing w:after="0"/>
        <w:ind w:left="720" w:hanging="720"/>
      </w:pPr>
      <w:r w:rsidRPr="00EF29AA">
        <w:t>[3]</w:t>
      </w:r>
      <w:r w:rsidRPr="00EF29AA">
        <w:tab/>
        <w:t xml:space="preserve">K. Ishii and H. Nakayama, "Structural relaxation of vapor-deposited molecular glasses and supercooled liquids," </w:t>
      </w:r>
      <w:r w:rsidRPr="00EF29AA">
        <w:rPr>
          <w:i/>
        </w:rPr>
        <w:t xml:space="preserve">Physical Chemistry Chemical Physics, </w:t>
      </w:r>
      <w:r w:rsidRPr="00EF29AA">
        <w:t>vol. 16, pp. 12073-12092, 2014.</w:t>
      </w:r>
    </w:p>
    <w:p w14:paraId="1FCA2C20" w14:textId="77777777" w:rsidR="00EF29AA" w:rsidRPr="00EF29AA" w:rsidRDefault="00EF29AA" w:rsidP="00EF29AA">
      <w:pPr>
        <w:pStyle w:val="EndNoteBibliography"/>
        <w:spacing w:after="0"/>
        <w:ind w:left="720" w:hanging="720"/>
      </w:pPr>
      <w:r w:rsidRPr="00EF29AA">
        <w:t>[4]</w:t>
      </w:r>
      <w:r w:rsidRPr="00EF29AA">
        <w:tab/>
        <w:t>D. P. Aji, A. Hirata, F. Zhu, L. Pan, K. M. Reddy, S. Song</w:t>
      </w:r>
      <w:r w:rsidRPr="00EF29AA">
        <w:rPr>
          <w:i/>
        </w:rPr>
        <w:t>, et al.</w:t>
      </w:r>
      <w:r w:rsidRPr="00EF29AA">
        <w:t xml:space="preserve">, "Ultrastrong and Ultrastable Metallic Glass," </w:t>
      </w:r>
      <w:r w:rsidRPr="00EF29AA">
        <w:rPr>
          <w:i/>
        </w:rPr>
        <w:t xml:space="preserve">arXiv preprint arXiv:1306.1575, </w:t>
      </w:r>
      <w:r w:rsidRPr="00EF29AA">
        <w:t>2013.</w:t>
      </w:r>
    </w:p>
    <w:p w14:paraId="1AB9E9DB" w14:textId="77777777" w:rsidR="00EF29AA" w:rsidRPr="00EF29AA" w:rsidRDefault="00EF29AA" w:rsidP="00EF29AA">
      <w:pPr>
        <w:pStyle w:val="EndNoteBibliography"/>
        <w:spacing w:after="0"/>
        <w:ind w:left="720" w:hanging="720"/>
      </w:pPr>
      <w:r w:rsidRPr="00EF29AA">
        <w:t>[5]</w:t>
      </w:r>
      <w:r w:rsidRPr="00EF29AA">
        <w:tab/>
        <w:t>W. Klement, R. Willens, and P. Duwez, "Non-crystalline structure in solidified gold–silicon alloys," 1960.</w:t>
      </w:r>
    </w:p>
    <w:p w14:paraId="03434EE1" w14:textId="77777777" w:rsidR="00EF29AA" w:rsidRPr="00EF29AA" w:rsidRDefault="00EF29AA" w:rsidP="00EF29AA">
      <w:pPr>
        <w:pStyle w:val="EndNoteBibliography"/>
        <w:spacing w:after="0"/>
        <w:ind w:left="720" w:hanging="720"/>
      </w:pPr>
      <w:r w:rsidRPr="00EF29AA">
        <w:t>[6]</w:t>
      </w:r>
      <w:r w:rsidRPr="00EF29AA">
        <w:tab/>
        <w:t xml:space="preserve">A. Inoue, "Stabilization of metallic supercooled liquid and bulk amorphous alloys," </w:t>
      </w:r>
      <w:r w:rsidRPr="00EF29AA">
        <w:rPr>
          <w:i/>
        </w:rPr>
        <w:t xml:space="preserve">Acta Materialia, </w:t>
      </w:r>
      <w:r w:rsidRPr="00EF29AA">
        <w:t>vol. 48, pp. 279-306, 1/1/ 2000.</w:t>
      </w:r>
    </w:p>
    <w:p w14:paraId="316729B6" w14:textId="77777777" w:rsidR="00EF29AA" w:rsidRPr="00EF29AA" w:rsidRDefault="00EF29AA" w:rsidP="00EF29AA">
      <w:pPr>
        <w:pStyle w:val="EndNoteBibliography"/>
        <w:spacing w:after="0"/>
        <w:ind w:left="720" w:hanging="720"/>
      </w:pPr>
      <w:r w:rsidRPr="00EF29AA">
        <w:t>[7]</w:t>
      </w:r>
      <w:r w:rsidRPr="00EF29AA">
        <w:tab/>
        <w:t xml:space="preserve">M. M. Trexler and N. N. Thadhani, "Mechanical properties of bulk metallic glasses," </w:t>
      </w:r>
      <w:r w:rsidRPr="00EF29AA">
        <w:rPr>
          <w:i/>
        </w:rPr>
        <w:t xml:space="preserve">Progress in Materials Science, </w:t>
      </w:r>
      <w:r w:rsidRPr="00EF29AA">
        <w:t>vol. 55, pp. 759-839, 11// 2010.</w:t>
      </w:r>
    </w:p>
    <w:p w14:paraId="72FA1258" w14:textId="77777777" w:rsidR="00EF29AA" w:rsidRPr="00EF29AA" w:rsidRDefault="00EF29AA" w:rsidP="00EF29AA">
      <w:pPr>
        <w:pStyle w:val="EndNoteBibliography"/>
        <w:spacing w:after="0"/>
        <w:ind w:left="720" w:hanging="720"/>
      </w:pPr>
      <w:r w:rsidRPr="00EF29AA">
        <w:t>[8]</w:t>
      </w:r>
      <w:r w:rsidRPr="00EF29AA">
        <w:tab/>
        <w:t xml:space="preserve">J. Schroers, "Processing of Bulk Metallic Glass," </w:t>
      </w:r>
      <w:r w:rsidRPr="00EF29AA">
        <w:rPr>
          <w:i/>
        </w:rPr>
        <w:t xml:space="preserve">Advanced Materials, </w:t>
      </w:r>
      <w:r w:rsidRPr="00EF29AA">
        <w:t>vol. 22, pp. 1566-1597, 2010.</w:t>
      </w:r>
    </w:p>
    <w:p w14:paraId="7FF78B66" w14:textId="77777777" w:rsidR="00EF29AA" w:rsidRPr="00EF29AA" w:rsidRDefault="00EF29AA" w:rsidP="00EF29AA">
      <w:pPr>
        <w:pStyle w:val="EndNoteBibliography"/>
        <w:spacing w:after="0"/>
        <w:ind w:left="720" w:hanging="720"/>
      </w:pPr>
      <w:r w:rsidRPr="00EF29AA">
        <w:t>[9]</w:t>
      </w:r>
      <w:r w:rsidRPr="00EF29AA">
        <w:tab/>
        <w:t>J. P. Chu, J. E. Greene, J. S. C. Jang, J. C. Huang, Y.-L. Shen, P. K. Liaw</w:t>
      </w:r>
      <w:r w:rsidRPr="00EF29AA">
        <w:rPr>
          <w:i/>
        </w:rPr>
        <w:t>, et al.</w:t>
      </w:r>
      <w:r w:rsidRPr="00EF29AA">
        <w:t xml:space="preserve">, "Bendable bulk metallic glass: Effects of a thin, adhesive, strong, and ductile coating," </w:t>
      </w:r>
      <w:r w:rsidRPr="00EF29AA">
        <w:rPr>
          <w:i/>
        </w:rPr>
        <w:t xml:space="preserve">Acta Materialia, </w:t>
      </w:r>
      <w:r w:rsidRPr="00EF29AA">
        <w:t>vol. 60, pp. 3226-3238, 4// 2012.</w:t>
      </w:r>
    </w:p>
    <w:p w14:paraId="6D3A9C18" w14:textId="77777777" w:rsidR="00EF29AA" w:rsidRPr="00EF29AA" w:rsidRDefault="00EF29AA" w:rsidP="00EF29AA">
      <w:pPr>
        <w:pStyle w:val="EndNoteBibliography"/>
        <w:spacing w:after="0"/>
        <w:ind w:left="720" w:hanging="720"/>
      </w:pPr>
      <w:r w:rsidRPr="00EF29AA">
        <w:t>[10]</w:t>
      </w:r>
      <w:r w:rsidRPr="00EF29AA">
        <w:tab/>
        <w:t>F. X. Liu, F. Q. Yang, Y. F. Gao, W. H. Jiang, Y. F. Guan, P. D. Rack</w:t>
      </w:r>
      <w:r w:rsidRPr="00EF29AA">
        <w:rPr>
          <w:i/>
        </w:rPr>
        <w:t>, et al.</w:t>
      </w:r>
      <w:r w:rsidRPr="00EF29AA">
        <w:t xml:space="preserve">, "Micro-scratch study of a magnetron-sputtered Zr-based metallic-glass film," </w:t>
      </w:r>
      <w:r w:rsidRPr="00EF29AA">
        <w:rPr>
          <w:i/>
        </w:rPr>
        <w:t xml:space="preserve">Surface and Coatings Technology, </w:t>
      </w:r>
      <w:r w:rsidRPr="00EF29AA">
        <w:t>vol. 203, pp. 3480-3484, 8/15/ 2009.</w:t>
      </w:r>
    </w:p>
    <w:p w14:paraId="530922B4" w14:textId="77777777" w:rsidR="00EF29AA" w:rsidRPr="00EF29AA" w:rsidRDefault="00EF29AA" w:rsidP="00EF29AA">
      <w:pPr>
        <w:pStyle w:val="EndNoteBibliography"/>
        <w:spacing w:after="0"/>
        <w:ind w:left="720" w:hanging="720"/>
      </w:pPr>
      <w:r w:rsidRPr="00EF29AA">
        <w:t>[11]</w:t>
      </w:r>
      <w:r w:rsidRPr="00EF29AA">
        <w:tab/>
        <w:t xml:space="preserve">B. Prakash, "Abrasive wear behaviour of Fe, Co and Ni based metallic glasses," </w:t>
      </w:r>
      <w:r w:rsidRPr="00EF29AA">
        <w:rPr>
          <w:i/>
        </w:rPr>
        <w:t xml:space="preserve">Wear, </w:t>
      </w:r>
      <w:r w:rsidRPr="00EF29AA">
        <w:t>vol. 258, pp. 217-224, 1// 2005.</w:t>
      </w:r>
    </w:p>
    <w:p w14:paraId="65124DAD" w14:textId="77777777" w:rsidR="00EF29AA" w:rsidRPr="00EF29AA" w:rsidRDefault="00EF29AA" w:rsidP="00EF29AA">
      <w:pPr>
        <w:pStyle w:val="EndNoteBibliography"/>
        <w:spacing w:after="0"/>
        <w:ind w:left="720" w:hanging="720"/>
      </w:pPr>
      <w:r w:rsidRPr="00EF29AA">
        <w:t>[12]</w:t>
      </w:r>
      <w:r w:rsidRPr="00EF29AA">
        <w:tab/>
        <w:t xml:space="preserve">C. L. Chiang, J. P. Chu, F. X. Liu, P. K. Liaw, and R. A. Buchanan, "A 200nm thick glass-forming metallic film for fatigue-property enhancements," </w:t>
      </w:r>
      <w:r w:rsidRPr="00EF29AA">
        <w:rPr>
          <w:i/>
        </w:rPr>
        <w:t xml:space="preserve">Applied Physics Letters, </w:t>
      </w:r>
      <w:r w:rsidRPr="00EF29AA">
        <w:t>vol. 88, pp. -, 2006.</w:t>
      </w:r>
    </w:p>
    <w:p w14:paraId="5AD2B95D" w14:textId="77777777" w:rsidR="00EF29AA" w:rsidRPr="00EF29AA" w:rsidRDefault="00EF29AA" w:rsidP="00EF29AA">
      <w:pPr>
        <w:pStyle w:val="EndNoteBibliography"/>
        <w:spacing w:after="0"/>
        <w:ind w:left="720" w:hanging="720"/>
      </w:pPr>
      <w:r w:rsidRPr="00EF29AA">
        <w:t>[13]</w:t>
      </w:r>
      <w:r w:rsidRPr="00EF29AA">
        <w:tab/>
        <w:t xml:space="preserve">J. P. Chu, C. M. Lee, R. T. Huang, and P. K. Liaw, "Zr-based glass-forming film for fatigue-property improvements of 316L stainless steel: Annealing effects," </w:t>
      </w:r>
      <w:r w:rsidRPr="00EF29AA">
        <w:rPr>
          <w:i/>
        </w:rPr>
        <w:t xml:space="preserve">Surface and Coatings Technology, </w:t>
      </w:r>
      <w:r w:rsidRPr="00EF29AA">
        <w:t>vol. 205, pp. 4030-4034, 5/15/ 2011.</w:t>
      </w:r>
    </w:p>
    <w:p w14:paraId="50735BF1" w14:textId="77777777" w:rsidR="00EF29AA" w:rsidRPr="00EF29AA" w:rsidRDefault="00EF29AA" w:rsidP="00EF29AA">
      <w:pPr>
        <w:pStyle w:val="EndNoteBibliography"/>
        <w:spacing w:after="0"/>
        <w:ind w:left="720" w:hanging="720"/>
      </w:pPr>
      <w:r w:rsidRPr="00EF29AA">
        <w:t>[14]</w:t>
      </w:r>
      <w:r w:rsidRPr="00EF29AA">
        <w:tab/>
        <w:t xml:space="preserve">C. W. Chu, J. S. C. Jang, S. M. Chiu, and J. P. Chu, "Study of the characteristics and corrosion behavior for the Zr-based metallic glass thin film fabricated by pulse magnetron sputtering process," </w:t>
      </w:r>
      <w:r w:rsidRPr="00EF29AA">
        <w:rPr>
          <w:i/>
        </w:rPr>
        <w:t xml:space="preserve">Thin Solid Films, </w:t>
      </w:r>
      <w:r w:rsidRPr="00EF29AA">
        <w:t>vol. 517, pp. 4930-4933, 7/1/ 2009.</w:t>
      </w:r>
    </w:p>
    <w:p w14:paraId="28F7519E" w14:textId="77777777" w:rsidR="00EF29AA" w:rsidRPr="00EF29AA" w:rsidRDefault="00EF29AA" w:rsidP="00EF29AA">
      <w:pPr>
        <w:pStyle w:val="EndNoteBibliography"/>
        <w:spacing w:after="0"/>
        <w:ind w:left="720" w:hanging="720"/>
      </w:pPr>
      <w:r w:rsidRPr="00EF29AA">
        <w:t>[15]</w:t>
      </w:r>
      <w:r w:rsidRPr="00EF29AA">
        <w:tab/>
        <w:t>P. H. Tsai, Y. Z. Lin, J. B. Li, S. R. Jian, J. S. C. Jang, C. Li</w:t>
      </w:r>
      <w:r w:rsidRPr="00EF29AA">
        <w:rPr>
          <w:i/>
        </w:rPr>
        <w:t>, et al.</w:t>
      </w:r>
      <w:r w:rsidRPr="00EF29AA">
        <w:t xml:space="preserve">, "Sharpness improvement of surgical blade by means of ZrCuAlAgSi metallic glass and metallic glass thin film coating," </w:t>
      </w:r>
      <w:r w:rsidRPr="00EF29AA">
        <w:rPr>
          <w:i/>
        </w:rPr>
        <w:t xml:space="preserve">Intermetallics, </w:t>
      </w:r>
      <w:r w:rsidRPr="00EF29AA">
        <w:t>vol. 31, pp. 127-131, 12// 2012.</w:t>
      </w:r>
    </w:p>
    <w:p w14:paraId="0C2A6323" w14:textId="77777777" w:rsidR="00EF29AA" w:rsidRPr="00EF29AA" w:rsidRDefault="00EF29AA" w:rsidP="00EF29AA">
      <w:pPr>
        <w:pStyle w:val="EndNoteBibliography"/>
        <w:spacing w:after="0"/>
        <w:ind w:left="720" w:hanging="720"/>
      </w:pPr>
      <w:r w:rsidRPr="00EF29AA">
        <w:t>[16]</w:t>
      </w:r>
      <w:r w:rsidRPr="00EF29AA">
        <w:tab/>
        <w:t>J. P. Chu, J. S. C. Jang, J. C. Huang, H. S. Chou, Y. Yang, J. C. Ye</w:t>
      </w:r>
      <w:r w:rsidRPr="00EF29AA">
        <w:rPr>
          <w:i/>
        </w:rPr>
        <w:t>, et al.</w:t>
      </w:r>
      <w:r w:rsidRPr="00EF29AA">
        <w:t xml:space="preserve">, "Thin film metallic glasses: Unique properties and potential applications," </w:t>
      </w:r>
      <w:r w:rsidRPr="00EF29AA">
        <w:rPr>
          <w:i/>
        </w:rPr>
        <w:t xml:space="preserve">Thin Solid Films, </w:t>
      </w:r>
      <w:r w:rsidRPr="00EF29AA">
        <w:t>vol. 520, pp. 5097-5122, 6/1/ 2012.</w:t>
      </w:r>
    </w:p>
    <w:p w14:paraId="525F11E4" w14:textId="77777777" w:rsidR="00EF29AA" w:rsidRPr="00EF29AA" w:rsidRDefault="00EF29AA" w:rsidP="00EF29AA">
      <w:pPr>
        <w:pStyle w:val="EndNoteBibliography"/>
        <w:spacing w:after="0"/>
        <w:ind w:left="720" w:hanging="720"/>
      </w:pPr>
      <w:r w:rsidRPr="00EF29AA">
        <w:t>[17]</w:t>
      </w:r>
      <w:r w:rsidRPr="00EF29AA">
        <w:tab/>
        <w:t xml:space="preserve">H. U. Krebs and O. Bremert, "Pulsed laser deposition of thin metallic alloys," </w:t>
      </w:r>
      <w:r w:rsidRPr="00EF29AA">
        <w:rPr>
          <w:i/>
        </w:rPr>
        <w:t xml:space="preserve">Applied Physics Letters, </w:t>
      </w:r>
      <w:r w:rsidRPr="00EF29AA">
        <w:t>vol. 62, pp. 2341-2343, 1993.</w:t>
      </w:r>
    </w:p>
    <w:p w14:paraId="4FD85340" w14:textId="77777777" w:rsidR="00EF29AA" w:rsidRPr="00EF29AA" w:rsidRDefault="00EF29AA" w:rsidP="00EF29AA">
      <w:pPr>
        <w:pStyle w:val="EndNoteBibliography"/>
        <w:spacing w:after="0"/>
        <w:ind w:left="720" w:hanging="720"/>
      </w:pPr>
      <w:r w:rsidRPr="00EF29AA">
        <w:t>[18]</w:t>
      </w:r>
      <w:r w:rsidRPr="00EF29AA">
        <w:tab/>
        <w:t>D. Dijkkamp, T. Venkatesan, X. Wu, S. Shaheen, N. Jisrawi, Y. Min‐Lee</w:t>
      </w:r>
      <w:r w:rsidRPr="00EF29AA">
        <w:rPr>
          <w:i/>
        </w:rPr>
        <w:t>, et al.</w:t>
      </w:r>
      <w:r w:rsidRPr="00EF29AA">
        <w:t xml:space="preserve">, "Preparation of Y‐Ba‐Cu oxide superconductor thin films using pulsed laser evaporation from high Tc bulk material," </w:t>
      </w:r>
      <w:r w:rsidRPr="00EF29AA">
        <w:rPr>
          <w:i/>
        </w:rPr>
        <w:t xml:space="preserve">Applied Physics Letters, </w:t>
      </w:r>
      <w:r w:rsidRPr="00EF29AA">
        <w:t>vol. 51, pp. 619-621, 1987.</w:t>
      </w:r>
    </w:p>
    <w:p w14:paraId="32D12DBB" w14:textId="77777777" w:rsidR="00EF29AA" w:rsidRPr="00EF29AA" w:rsidRDefault="00EF29AA" w:rsidP="00EF29AA">
      <w:pPr>
        <w:pStyle w:val="EndNoteBibliography"/>
        <w:spacing w:after="0"/>
        <w:ind w:left="720" w:hanging="720"/>
      </w:pPr>
      <w:r w:rsidRPr="00EF29AA">
        <w:t>[19]</w:t>
      </w:r>
      <w:r w:rsidRPr="00EF29AA">
        <w:tab/>
        <w:t xml:space="preserve">J. Heitz, X. Wang, P. Schwab, D. Bäuerle, and L. Schultz, "KrF laser‐induced ablation and patterning of Y–Ba–Cu–O films," </w:t>
      </w:r>
      <w:r w:rsidRPr="00EF29AA">
        <w:rPr>
          <w:i/>
        </w:rPr>
        <w:t xml:space="preserve">Journal of Applied Physics, </w:t>
      </w:r>
      <w:r w:rsidRPr="00EF29AA">
        <w:t>vol. 68, pp. 2512-2514, 1990.</w:t>
      </w:r>
    </w:p>
    <w:p w14:paraId="357B8F93" w14:textId="77777777" w:rsidR="00EF29AA" w:rsidRPr="00EF29AA" w:rsidRDefault="00EF29AA" w:rsidP="00EF29AA">
      <w:pPr>
        <w:pStyle w:val="EndNoteBibliography"/>
        <w:spacing w:after="0"/>
        <w:ind w:left="720" w:hanging="720"/>
      </w:pPr>
      <w:r w:rsidRPr="00EF29AA">
        <w:t>[20]</w:t>
      </w:r>
      <w:r w:rsidRPr="00EF29AA">
        <w:tab/>
        <w:t>J. D. Cao, "Processing and properties of biocompatible metallic glasses," M. Ferry and K. Laws, Eds., ed: Thesis (Ph.D) - University of New South Wales - Australia, 2013.</w:t>
      </w:r>
    </w:p>
    <w:p w14:paraId="0A31720C" w14:textId="77777777" w:rsidR="00EF29AA" w:rsidRPr="00EF29AA" w:rsidRDefault="00EF29AA" w:rsidP="00EF29AA">
      <w:pPr>
        <w:pStyle w:val="EndNoteBibliography"/>
        <w:spacing w:after="0"/>
        <w:ind w:left="720" w:hanging="720"/>
      </w:pPr>
      <w:r w:rsidRPr="00EF29AA">
        <w:lastRenderedPageBreak/>
        <w:t>[21]</w:t>
      </w:r>
      <w:r w:rsidRPr="00EF29AA">
        <w:tab/>
        <w:t xml:space="preserve">T. E. Brown, T. L. Brown, H. E. H. LeMay, B. E. Bursten, C. Murphy, and P. Woodward, </w:t>
      </w:r>
      <w:r w:rsidRPr="00EF29AA">
        <w:rPr>
          <w:i/>
        </w:rPr>
        <w:t>Chemistry: The Central Science</w:t>
      </w:r>
      <w:r w:rsidRPr="00EF29AA">
        <w:t>: Pearson Education, 2014.</w:t>
      </w:r>
    </w:p>
    <w:p w14:paraId="46E16E65" w14:textId="77777777" w:rsidR="00EF29AA" w:rsidRPr="00EF29AA" w:rsidRDefault="00EF29AA" w:rsidP="00EF29AA">
      <w:pPr>
        <w:pStyle w:val="EndNoteBibliography"/>
        <w:spacing w:after="0"/>
        <w:ind w:left="720" w:hanging="720"/>
      </w:pPr>
      <w:r w:rsidRPr="00EF29AA">
        <w:t>[22]</w:t>
      </w:r>
      <w:r w:rsidRPr="00EF29AA">
        <w:tab/>
        <w:t>Y. H. Liu, T. Fujita, A. Hirata, S. Li, H. W. Liu, W. Zhang</w:t>
      </w:r>
      <w:r w:rsidRPr="00EF29AA">
        <w:rPr>
          <w:i/>
        </w:rPr>
        <w:t>, et al.</w:t>
      </w:r>
      <w:r w:rsidRPr="00EF29AA">
        <w:t xml:space="preserve">, "Deposition of multicomponent metallic glass films by single-target magnetron sputtering," </w:t>
      </w:r>
      <w:r w:rsidRPr="00EF29AA">
        <w:rPr>
          <w:i/>
        </w:rPr>
        <w:t xml:space="preserve">Intermetallics, </w:t>
      </w:r>
      <w:r w:rsidRPr="00EF29AA">
        <w:t>vol. 21, pp. 105-114, 2// 2012.</w:t>
      </w:r>
    </w:p>
    <w:p w14:paraId="0838811B" w14:textId="77777777" w:rsidR="00EF29AA" w:rsidRPr="00EF29AA" w:rsidRDefault="00EF29AA" w:rsidP="00EF29AA">
      <w:pPr>
        <w:pStyle w:val="EndNoteBibliography"/>
        <w:spacing w:after="0"/>
        <w:ind w:left="720" w:hanging="720"/>
      </w:pPr>
      <w:r w:rsidRPr="00EF29AA">
        <w:t>[23]</w:t>
      </w:r>
      <w:r w:rsidRPr="00EF29AA">
        <w:tab/>
        <w:t xml:space="preserve">K. Kondoh, K. Kawabata, T. Serikawa, and H. Kimura, "Structural Characteristics and Crystallization of Metallic Glass Sputtered Films by Using Zr System Target," </w:t>
      </w:r>
      <w:r w:rsidRPr="00EF29AA">
        <w:rPr>
          <w:i/>
        </w:rPr>
        <w:t xml:space="preserve">Advances in Materials Science and Engineering, </w:t>
      </w:r>
      <w:r w:rsidRPr="00EF29AA">
        <w:t>vol. 2008, 2008.</w:t>
      </w:r>
    </w:p>
    <w:p w14:paraId="226A376C" w14:textId="77777777" w:rsidR="00EF29AA" w:rsidRPr="00EF29AA" w:rsidRDefault="00EF29AA" w:rsidP="00EF29AA">
      <w:pPr>
        <w:pStyle w:val="EndNoteBibliography"/>
        <w:spacing w:after="0"/>
        <w:ind w:left="720" w:hanging="720"/>
      </w:pPr>
      <w:r w:rsidRPr="00EF29AA">
        <w:t>[24]</w:t>
      </w:r>
      <w:r w:rsidRPr="00EF29AA">
        <w:tab/>
        <w:t>Y. P. Deng, Y. F. Guan, J. D. Fowlkes, S. Q. Wen, F. X. Liu, G. M. Pharr</w:t>
      </w:r>
      <w:r w:rsidRPr="00EF29AA">
        <w:rPr>
          <w:i/>
        </w:rPr>
        <w:t>, et al.</w:t>
      </w:r>
      <w:r w:rsidRPr="00EF29AA">
        <w:t xml:space="preserve">, "A combinatorial thin film sputtering approach for synthesizing and characterizing ternary ZrCuAl metallic glasses," </w:t>
      </w:r>
      <w:r w:rsidRPr="00EF29AA">
        <w:rPr>
          <w:i/>
        </w:rPr>
        <w:t xml:space="preserve">Intermetallics, </w:t>
      </w:r>
      <w:r w:rsidRPr="00EF29AA">
        <w:t>vol. 15, pp. 1208-1216, 9// 2007.</w:t>
      </w:r>
    </w:p>
    <w:p w14:paraId="55BFA2D2" w14:textId="77777777" w:rsidR="00EF29AA" w:rsidRPr="00EF29AA" w:rsidRDefault="00EF29AA" w:rsidP="00EF29AA">
      <w:pPr>
        <w:pStyle w:val="EndNoteBibliography"/>
        <w:spacing w:after="0"/>
        <w:ind w:left="720" w:hanging="720"/>
      </w:pPr>
      <w:r w:rsidRPr="00EF29AA">
        <w:t>[25]</w:t>
      </w:r>
      <w:r w:rsidRPr="00EF29AA">
        <w:tab/>
        <w:t>J. Qin, X. Yong, Z. Xin-Yu, L. Gong, L. Li-Xin, X. Zhe</w:t>
      </w:r>
      <w:r w:rsidRPr="00EF29AA">
        <w:rPr>
          <w:i/>
        </w:rPr>
        <w:t>, et al.</w:t>
      </w:r>
      <w:r w:rsidRPr="00EF29AA">
        <w:t xml:space="preserve">, "Zr-Cu amorphous films prepared by magnetron co-sputtering deposition of pure Zr and Cu," </w:t>
      </w:r>
      <w:r w:rsidRPr="00EF29AA">
        <w:rPr>
          <w:i/>
        </w:rPr>
        <w:t xml:space="preserve">Chinese Physics Letters, </w:t>
      </w:r>
      <w:r w:rsidRPr="00EF29AA">
        <w:t>vol. 26, p. 086109, 2009.</w:t>
      </w:r>
    </w:p>
    <w:p w14:paraId="73B4A6FB" w14:textId="77777777" w:rsidR="00EF29AA" w:rsidRPr="00EF29AA" w:rsidRDefault="00EF29AA" w:rsidP="00EF29AA">
      <w:pPr>
        <w:pStyle w:val="EndNoteBibliography"/>
        <w:spacing w:after="0"/>
        <w:ind w:left="720" w:hanging="720"/>
      </w:pPr>
      <w:r w:rsidRPr="00EF29AA">
        <w:t>[26]</w:t>
      </w:r>
      <w:r w:rsidRPr="00EF29AA">
        <w:tab/>
        <w:t>M. Apreutesei, P. Steyer, L. Joly-Pottuz, A. Billard, J. Qiao, S. Cardinal</w:t>
      </w:r>
      <w:r w:rsidRPr="00EF29AA">
        <w:rPr>
          <w:i/>
        </w:rPr>
        <w:t>, et al.</w:t>
      </w:r>
      <w:r w:rsidRPr="00EF29AA">
        <w:t xml:space="preserve">, "Microstructural, thermal and mechanical behavior of co-sputtered binary Zr–Cu thin film metallic glasses," </w:t>
      </w:r>
      <w:r w:rsidRPr="00EF29AA">
        <w:rPr>
          <w:i/>
        </w:rPr>
        <w:t xml:space="preserve">Thin Solid Films, </w:t>
      </w:r>
      <w:r w:rsidRPr="00EF29AA">
        <w:t>vol. 561, pp. 53-59, 6/30/ 2014.</w:t>
      </w:r>
    </w:p>
    <w:p w14:paraId="5A4F7390" w14:textId="77777777" w:rsidR="00EF29AA" w:rsidRPr="00EF29AA" w:rsidRDefault="00EF29AA" w:rsidP="00EF29AA">
      <w:pPr>
        <w:pStyle w:val="EndNoteBibliography"/>
        <w:spacing w:after="0"/>
        <w:ind w:left="720" w:hanging="720"/>
      </w:pPr>
      <w:r w:rsidRPr="00EF29AA">
        <w:t>[27]</w:t>
      </w:r>
      <w:r w:rsidRPr="00EF29AA">
        <w:tab/>
        <w:t>S. F. Swallen, K. L. Kearns, M. K. Mapes, Y. S. Kim, R. J. McMahon, M. D. Ediger</w:t>
      </w:r>
      <w:r w:rsidRPr="00EF29AA">
        <w:rPr>
          <w:i/>
        </w:rPr>
        <w:t>, et al.</w:t>
      </w:r>
      <w:r w:rsidRPr="00EF29AA">
        <w:t xml:space="preserve">, "Organic glasses with exceptional thermodynamic and kinetic stability," </w:t>
      </w:r>
      <w:r w:rsidRPr="00EF29AA">
        <w:rPr>
          <w:i/>
        </w:rPr>
        <w:t xml:space="preserve">Science, </w:t>
      </w:r>
      <w:r w:rsidRPr="00EF29AA">
        <w:t>vol. 315, pp. 353-356, 2007.</w:t>
      </w:r>
    </w:p>
    <w:p w14:paraId="239AF8BB" w14:textId="77777777" w:rsidR="00EF29AA" w:rsidRPr="00EF29AA" w:rsidRDefault="00EF29AA" w:rsidP="00EF29AA">
      <w:pPr>
        <w:pStyle w:val="EndNoteBibliography"/>
        <w:spacing w:after="0"/>
        <w:ind w:left="720" w:hanging="720"/>
      </w:pPr>
      <w:r w:rsidRPr="00EF29AA">
        <w:t>[28]</w:t>
      </w:r>
      <w:r w:rsidRPr="00EF29AA">
        <w:tab/>
        <w:t xml:space="preserve">K. Dawson, L. Zhu, L. A. Kopff, R. J. McMahon, L. Yu, and M. Ediger, "Highly stable vapor-deposited glasses of four tris-naphthylbenzene isomers," </w:t>
      </w:r>
      <w:r w:rsidRPr="00EF29AA">
        <w:rPr>
          <w:i/>
        </w:rPr>
        <w:t xml:space="preserve">The Journal of Physical Chemistry Letters, </w:t>
      </w:r>
      <w:r w:rsidRPr="00EF29AA">
        <w:t>vol. 2, pp. 2683-2687, 2011.</w:t>
      </w:r>
    </w:p>
    <w:p w14:paraId="6E89481E" w14:textId="77777777" w:rsidR="00EF29AA" w:rsidRPr="00EF29AA" w:rsidRDefault="00EF29AA" w:rsidP="00EF29AA">
      <w:pPr>
        <w:pStyle w:val="EndNoteBibliography"/>
        <w:spacing w:after="0"/>
        <w:ind w:left="720" w:hanging="720"/>
      </w:pPr>
      <w:r w:rsidRPr="00EF29AA">
        <w:t>[29]</w:t>
      </w:r>
      <w:r w:rsidRPr="00EF29AA">
        <w:tab/>
        <w:t xml:space="preserve">H.-B. Yu, Y. Luo, and K. Samwer, "Ultrastable Metallic Glass," </w:t>
      </w:r>
      <w:r w:rsidRPr="00EF29AA">
        <w:rPr>
          <w:i/>
        </w:rPr>
        <w:t xml:space="preserve">Advanced Materials, </w:t>
      </w:r>
      <w:r w:rsidRPr="00EF29AA">
        <w:t>vol. 25, pp. 5904-5908, 2013.</w:t>
      </w:r>
    </w:p>
    <w:p w14:paraId="63B12CF0" w14:textId="77777777" w:rsidR="00EF29AA" w:rsidRPr="00EF29AA" w:rsidRDefault="00EF29AA" w:rsidP="00EF29AA">
      <w:pPr>
        <w:pStyle w:val="EndNoteBibliography"/>
        <w:spacing w:after="0"/>
        <w:ind w:left="720" w:hanging="720"/>
      </w:pPr>
      <w:r w:rsidRPr="00EF29AA">
        <w:t>[30]</w:t>
      </w:r>
      <w:r w:rsidRPr="00EF29AA">
        <w:tab/>
        <w:t>J. Q. Wang, N. Chen, P. Liu, Z. Wang, D. V. Louzguine-Luzgin, M. W. Chen</w:t>
      </w:r>
      <w:r w:rsidRPr="00EF29AA">
        <w:rPr>
          <w:i/>
        </w:rPr>
        <w:t>, et al.</w:t>
      </w:r>
      <w:r w:rsidRPr="00EF29AA">
        <w:t xml:space="preserve">, "The ultrastable kinetic behavior of an Au-based nanoglass," </w:t>
      </w:r>
      <w:r w:rsidRPr="00EF29AA">
        <w:rPr>
          <w:i/>
        </w:rPr>
        <w:t xml:space="preserve">Acta Materialia, </w:t>
      </w:r>
      <w:r w:rsidRPr="00EF29AA">
        <w:t>vol. 79, pp. 30-36, 10/15/ 2014.</w:t>
      </w:r>
    </w:p>
    <w:p w14:paraId="7F56633E" w14:textId="77777777" w:rsidR="00EF29AA" w:rsidRPr="00EF29AA" w:rsidRDefault="00EF29AA" w:rsidP="00EF29AA">
      <w:pPr>
        <w:pStyle w:val="EndNoteBibliography"/>
        <w:spacing w:after="0"/>
        <w:ind w:left="720" w:hanging="720"/>
      </w:pPr>
      <w:r w:rsidRPr="00EF29AA">
        <w:t>[31]</w:t>
      </w:r>
      <w:r w:rsidRPr="00EF29AA">
        <w:tab/>
        <w:t xml:space="preserve">K. J. Dawson, L. Zhu, L. Yu, and M. Ediger, "Anisotropic structure and transformation kinetics of vapor-deposited indomethacin glasses," </w:t>
      </w:r>
      <w:r w:rsidRPr="00EF29AA">
        <w:rPr>
          <w:i/>
        </w:rPr>
        <w:t xml:space="preserve">The Journal of Physical Chemistry B, </w:t>
      </w:r>
      <w:r w:rsidRPr="00EF29AA">
        <w:t>vol. 115, pp. 455-463, 2010.</w:t>
      </w:r>
    </w:p>
    <w:p w14:paraId="05ABD13D" w14:textId="77777777" w:rsidR="00EF29AA" w:rsidRPr="00EF29AA" w:rsidRDefault="00EF29AA" w:rsidP="00EF29AA">
      <w:pPr>
        <w:pStyle w:val="EndNoteBibliography"/>
        <w:spacing w:after="0"/>
        <w:ind w:left="720" w:hanging="720"/>
      </w:pPr>
      <w:r w:rsidRPr="00EF29AA">
        <w:t>[32]</w:t>
      </w:r>
      <w:r w:rsidRPr="00EF29AA">
        <w:tab/>
        <w:t xml:space="preserve">K. L. Kearns, S. F. Swallen, M. Ediger, T. Wu, Y. Sun, and L. Yu, "Hiking down the energy landscape: Progress toward the Kauzmann temperature via vapor deposition," </w:t>
      </w:r>
      <w:r w:rsidRPr="00EF29AA">
        <w:rPr>
          <w:i/>
        </w:rPr>
        <w:t xml:space="preserve">The Journal of Physical Chemistry B, </w:t>
      </w:r>
      <w:r w:rsidRPr="00EF29AA">
        <w:t>vol. 112, pp. 4934-4942, 2008.</w:t>
      </w:r>
    </w:p>
    <w:p w14:paraId="6B01C098" w14:textId="77777777" w:rsidR="00EF29AA" w:rsidRPr="00EF29AA" w:rsidRDefault="00EF29AA" w:rsidP="00EF29AA">
      <w:pPr>
        <w:pStyle w:val="EndNoteBibliography"/>
        <w:spacing w:after="0"/>
        <w:ind w:left="720" w:hanging="720"/>
      </w:pPr>
      <w:r w:rsidRPr="00EF29AA">
        <w:t>[33]</w:t>
      </w:r>
      <w:r w:rsidRPr="00EF29AA">
        <w:tab/>
        <w:t>Y. Guo, A. Morozov, D. Schneider, J. W. Chung, C. Zhang, M. Waldmann</w:t>
      </w:r>
      <w:r w:rsidRPr="00EF29AA">
        <w:rPr>
          <w:i/>
        </w:rPr>
        <w:t>, et al.</w:t>
      </w:r>
      <w:r w:rsidRPr="00EF29AA">
        <w:t xml:space="preserve">, "Ultrastable nanostructured polymer glasses," </w:t>
      </w:r>
      <w:r w:rsidRPr="00EF29AA">
        <w:rPr>
          <w:i/>
        </w:rPr>
        <w:t xml:space="preserve">Nature materials, </w:t>
      </w:r>
      <w:r w:rsidRPr="00EF29AA">
        <w:t>vol. 11, pp. 337-343, 2012.</w:t>
      </w:r>
    </w:p>
    <w:p w14:paraId="51C21F87" w14:textId="77777777" w:rsidR="00EF29AA" w:rsidRPr="00EF29AA" w:rsidRDefault="00EF29AA" w:rsidP="00EF29AA">
      <w:pPr>
        <w:pStyle w:val="EndNoteBibliography"/>
        <w:spacing w:after="0"/>
        <w:ind w:left="720" w:hanging="720"/>
      </w:pPr>
      <w:r w:rsidRPr="00EF29AA">
        <w:t>[34]</w:t>
      </w:r>
      <w:r w:rsidRPr="00EF29AA">
        <w:tab/>
        <w:t xml:space="preserve">J. E. Shelby, </w:t>
      </w:r>
      <w:r w:rsidRPr="00EF29AA">
        <w:rPr>
          <w:i/>
        </w:rPr>
        <w:t>Introduction to Glass Science and Technology</w:t>
      </w:r>
      <w:r w:rsidRPr="00EF29AA">
        <w:t>: Royal Society of Chemistry, 2005.</w:t>
      </w:r>
    </w:p>
    <w:p w14:paraId="05246BFF" w14:textId="77777777" w:rsidR="00EF29AA" w:rsidRPr="00EF29AA" w:rsidRDefault="00EF29AA" w:rsidP="00EF29AA">
      <w:pPr>
        <w:pStyle w:val="EndNoteBibliography"/>
        <w:spacing w:after="0"/>
        <w:ind w:left="720" w:hanging="720"/>
      </w:pPr>
      <w:r w:rsidRPr="00EF29AA">
        <w:t>[35]</w:t>
      </w:r>
      <w:r w:rsidRPr="00EF29AA">
        <w:tab/>
        <w:t xml:space="preserve">K. Schlüter, C. Zamponi, N. Hort, K. U. Kainer, and E. Quandt, "Polycrystalline and amorphous MgZnCa thin films," </w:t>
      </w:r>
      <w:r w:rsidRPr="00EF29AA">
        <w:rPr>
          <w:i/>
        </w:rPr>
        <w:t xml:space="preserve">Corrosion Science, </w:t>
      </w:r>
      <w:r w:rsidRPr="00EF29AA">
        <w:t>vol. 63, pp. 234-238, 10// 2012.</w:t>
      </w:r>
    </w:p>
    <w:p w14:paraId="4E003607" w14:textId="77777777" w:rsidR="00EF29AA" w:rsidRPr="00EF29AA" w:rsidRDefault="00EF29AA" w:rsidP="00EF29AA">
      <w:pPr>
        <w:pStyle w:val="EndNoteBibliography"/>
        <w:spacing w:after="0"/>
        <w:ind w:left="720" w:hanging="720"/>
      </w:pPr>
      <w:r w:rsidRPr="00EF29AA">
        <w:t>[36]</w:t>
      </w:r>
      <w:r w:rsidRPr="00EF29AA">
        <w:tab/>
        <w:t xml:space="preserve">J. D. Cao, P. Martens, K. J. Laws, P. Boughton, and M. Ferry, "Quantitative in vitro assessment of Mg65Zn30Ca5 degradation and its effect on cell viability," </w:t>
      </w:r>
      <w:r w:rsidRPr="00EF29AA">
        <w:rPr>
          <w:i/>
        </w:rPr>
        <w:t xml:space="preserve">Journal of Biomedical Materials Research Part B: Applied Biomaterials, </w:t>
      </w:r>
      <w:r w:rsidRPr="00EF29AA">
        <w:t>vol. 101B, pp. 43-49, 2013.</w:t>
      </w:r>
    </w:p>
    <w:p w14:paraId="30E8E4B8" w14:textId="77777777" w:rsidR="00EF29AA" w:rsidRPr="00EF29AA" w:rsidRDefault="00EF29AA" w:rsidP="00EF29AA">
      <w:pPr>
        <w:pStyle w:val="EndNoteBibliography"/>
        <w:spacing w:after="0"/>
        <w:ind w:left="720" w:hanging="720"/>
      </w:pPr>
      <w:r w:rsidRPr="00EF29AA">
        <w:t>[37]</w:t>
      </w:r>
      <w:r w:rsidRPr="00EF29AA">
        <w:tab/>
        <w:t xml:space="preserve">S. J. Bull and A. M. Jones, "Multilayer coatings for improved performance," </w:t>
      </w:r>
      <w:r w:rsidRPr="00EF29AA">
        <w:rPr>
          <w:i/>
        </w:rPr>
        <w:t xml:space="preserve">Surface and Coatings Technology, </w:t>
      </w:r>
      <w:r w:rsidRPr="00EF29AA">
        <w:t>vol. 78, pp. 173-184, 1// 1996.</w:t>
      </w:r>
    </w:p>
    <w:p w14:paraId="6B8BF110" w14:textId="77777777" w:rsidR="00EF29AA" w:rsidRPr="00EF29AA" w:rsidRDefault="00EF29AA" w:rsidP="00EF29AA">
      <w:pPr>
        <w:pStyle w:val="EndNoteBibliography"/>
        <w:spacing w:after="0"/>
        <w:ind w:left="720" w:hanging="720"/>
      </w:pPr>
      <w:r w:rsidRPr="00EF29AA">
        <w:t>[38]</w:t>
      </w:r>
      <w:r w:rsidRPr="00EF29AA">
        <w:tab/>
        <w:t xml:space="preserve">P. J. Burnett and D. S. Rickerby, "The relationship between hardness and scratch adhession," </w:t>
      </w:r>
      <w:r w:rsidRPr="00EF29AA">
        <w:rPr>
          <w:i/>
        </w:rPr>
        <w:t xml:space="preserve">Thin Solid Films, </w:t>
      </w:r>
      <w:r w:rsidRPr="00EF29AA">
        <w:t>vol. 154, pp. 403-416, 11/12/ 1987.</w:t>
      </w:r>
    </w:p>
    <w:p w14:paraId="707DF4CC" w14:textId="77777777" w:rsidR="00EF29AA" w:rsidRPr="00EF29AA" w:rsidRDefault="00EF29AA" w:rsidP="00EF29AA">
      <w:pPr>
        <w:pStyle w:val="EndNoteBibliography"/>
        <w:spacing w:after="0"/>
        <w:ind w:left="720" w:hanging="720"/>
      </w:pPr>
      <w:r w:rsidRPr="00EF29AA">
        <w:t>[39]</w:t>
      </w:r>
      <w:r w:rsidRPr="00EF29AA">
        <w:tab/>
        <w:t xml:space="preserve">P. J. Burnett and D. S. Rickerby, "The scratch adhesion test: An elastic-plastic indentation analysis," </w:t>
      </w:r>
      <w:r w:rsidRPr="00EF29AA">
        <w:rPr>
          <w:i/>
        </w:rPr>
        <w:t xml:space="preserve">Thin Solid Films, </w:t>
      </w:r>
      <w:r w:rsidRPr="00EF29AA">
        <w:t>vol. 157, pp. 233-254, 2/29/ 1988.</w:t>
      </w:r>
    </w:p>
    <w:p w14:paraId="13B481B4" w14:textId="77777777" w:rsidR="00EF29AA" w:rsidRPr="00EF29AA" w:rsidRDefault="00EF29AA" w:rsidP="00EF29AA">
      <w:pPr>
        <w:pStyle w:val="EndNoteBibliography"/>
        <w:spacing w:after="0"/>
        <w:ind w:left="720" w:hanging="720"/>
      </w:pPr>
      <w:r w:rsidRPr="00EF29AA">
        <w:t>[40]</w:t>
      </w:r>
      <w:r w:rsidRPr="00EF29AA">
        <w:tab/>
        <w:t xml:space="preserve">C. T. Pan, T. T. Wu, C. F. Liu, C. Y. Su, W. J. Wang, and J. C. Huang, "Study of scratching Mg-based BMG using nanoindenter with Berkovich probe," </w:t>
      </w:r>
      <w:r w:rsidRPr="00EF29AA">
        <w:rPr>
          <w:i/>
        </w:rPr>
        <w:t xml:space="preserve">Materials Science and Engineering: A, </w:t>
      </w:r>
      <w:r w:rsidRPr="00EF29AA">
        <w:t>vol. 527, pp. 2342-2349, 4/15/ 2010.</w:t>
      </w:r>
    </w:p>
    <w:p w14:paraId="4F199D36" w14:textId="77777777" w:rsidR="00EF29AA" w:rsidRPr="00EF29AA" w:rsidRDefault="00EF29AA" w:rsidP="00EF29AA">
      <w:pPr>
        <w:pStyle w:val="EndNoteBibliography"/>
        <w:spacing w:after="0"/>
        <w:ind w:left="720" w:hanging="720"/>
      </w:pPr>
      <w:r w:rsidRPr="00EF29AA">
        <w:lastRenderedPageBreak/>
        <w:t>[41]</w:t>
      </w:r>
      <w:r w:rsidRPr="00EF29AA">
        <w:tab/>
        <w:t xml:space="preserve">Y. Wang, M. J. Tan, J. Pang, Z. Wang, and A. W. E. Jarfors, "In vitro corrosion behaviors of Mg67Zn28Ca5 alloy: From amorphous to crystalline," </w:t>
      </w:r>
      <w:r w:rsidRPr="00EF29AA">
        <w:rPr>
          <w:i/>
        </w:rPr>
        <w:t xml:space="preserve">Materials Chemistry and Physics, </w:t>
      </w:r>
      <w:r w:rsidRPr="00EF29AA">
        <w:t>vol. 134, pp. 1079-1087, 6/15/ 2012.</w:t>
      </w:r>
    </w:p>
    <w:p w14:paraId="4C200DDB" w14:textId="77777777" w:rsidR="00EF29AA" w:rsidRPr="00EF29AA" w:rsidRDefault="00EF29AA" w:rsidP="00EF29AA">
      <w:pPr>
        <w:pStyle w:val="EndNoteBibliography"/>
        <w:spacing w:after="0"/>
        <w:ind w:left="720" w:hanging="720"/>
      </w:pPr>
      <w:r w:rsidRPr="00EF29AA">
        <w:t>[42]</w:t>
      </w:r>
      <w:r w:rsidRPr="00EF29AA">
        <w:tab/>
        <w:t xml:space="preserve">B. Zberg, P. J. Uggowitzer, and J. F. Löffler, "MgZnCa glasses without clinically observable hydrogen evolution for biodegradable implants," </w:t>
      </w:r>
      <w:r w:rsidRPr="00EF29AA">
        <w:rPr>
          <w:i/>
        </w:rPr>
        <w:t xml:space="preserve">Nature Materials, </w:t>
      </w:r>
      <w:r w:rsidRPr="00EF29AA">
        <w:t>vol. 8, pp. 887-891, 2009.</w:t>
      </w:r>
    </w:p>
    <w:p w14:paraId="64EC624F" w14:textId="77777777" w:rsidR="00EF29AA" w:rsidRPr="00EF29AA" w:rsidRDefault="00EF29AA" w:rsidP="00EF29AA">
      <w:pPr>
        <w:pStyle w:val="EndNoteBibliography"/>
        <w:spacing w:after="0"/>
        <w:ind w:left="720" w:hanging="720"/>
      </w:pPr>
      <w:r w:rsidRPr="00EF29AA">
        <w:t>[43]</w:t>
      </w:r>
      <w:r w:rsidRPr="00EF29AA">
        <w:tab/>
        <w:t xml:space="preserve">Y. F. Zheng, X. N. Gu, and F. Witte, "Biodegradable metals," </w:t>
      </w:r>
      <w:r w:rsidRPr="00EF29AA">
        <w:rPr>
          <w:i/>
        </w:rPr>
        <w:t xml:space="preserve">Materials Science and Engineering: R: Reports, </w:t>
      </w:r>
      <w:r w:rsidRPr="00EF29AA">
        <w:t>vol. 77, pp. 1-34, 3// 2014.</w:t>
      </w:r>
    </w:p>
    <w:p w14:paraId="35DC1365" w14:textId="77777777" w:rsidR="00EF29AA" w:rsidRPr="00EF29AA" w:rsidRDefault="00EF29AA" w:rsidP="00EF29AA">
      <w:pPr>
        <w:pStyle w:val="EndNoteBibliography"/>
        <w:spacing w:after="0"/>
        <w:ind w:left="720" w:hanging="720"/>
      </w:pPr>
      <w:r w:rsidRPr="00EF29AA">
        <w:t>[44]</w:t>
      </w:r>
      <w:r w:rsidRPr="00EF29AA">
        <w:tab/>
        <w:t xml:space="preserve">F. Witte, "The history of biodegradable magnesium implants: A review," </w:t>
      </w:r>
      <w:r w:rsidRPr="00EF29AA">
        <w:rPr>
          <w:i/>
        </w:rPr>
        <w:t xml:space="preserve">Acta Biomaterialia, </w:t>
      </w:r>
      <w:r w:rsidRPr="00EF29AA">
        <w:t>vol. 6, pp. 1680-1692, 5// 2010.</w:t>
      </w:r>
    </w:p>
    <w:p w14:paraId="0CF5D080" w14:textId="77777777" w:rsidR="00EF29AA" w:rsidRPr="00EF29AA" w:rsidRDefault="00EF29AA" w:rsidP="00EF29AA">
      <w:pPr>
        <w:pStyle w:val="EndNoteBibliography"/>
        <w:spacing w:after="0"/>
        <w:ind w:left="720" w:hanging="720"/>
      </w:pPr>
      <w:r w:rsidRPr="00EF29AA">
        <w:t>[45]</w:t>
      </w:r>
      <w:r w:rsidRPr="00EF29AA">
        <w:tab/>
        <w:t xml:space="preserve">D. A. Jones, </w:t>
      </w:r>
      <w:r w:rsidRPr="00EF29AA">
        <w:rPr>
          <w:i/>
        </w:rPr>
        <w:t>Principles and prevention of corrosion</w:t>
      </w:r>
      <w:r w:rsidRPr="00EF29AA">
        <w:t>: Macmillan, 1992.</w:t>
      </w:r>
    </w:p>
    <w:p w14:paraId="0C216E70" w14:textId="77777777" w:rsidR="00EF29AA" w:rsidRPr="00EF29AA" w:rsidRDefault="00EF29AA" w:rsidP="00EF29AA">
      <w:pPr>
        <w:pStyle w:val="EndNoteBibliography"/>
        <w:spacing w:after="0"/>
        <w:ind w:left="720" w:hanging="720"/>
      </w:pPr>
      <w:r w:rsidRPr="00EF29AA">
        <w:t>[46]</w:t>
      </w:r>
      <w:r w:rsidRPr="00EF29AA">
        <w:tab/>
        <w:t xml:space="preserve">D. G. Enos and L. Scribner, "The potentiodynamic polarization scan," </w:t>
      </w:r>
      <w:r w:rsidRPr="00EF29AA">
        <w:rPr>
          <w:i/>
        </w:rPr>
        <w:t xml:space="preserve">Center for Electrochemical Science &amp; Engineering, </w:t>
      </w:r>
      <w:r w:rsidRPr="00EF29AA">
        <w:t>1997.</w:t>
      </w:r>
    </w:p>
    <w:p w14:paraId="7B970362" w14:textId="77777777" w:rsidR="00EF29AA" w:rsidRPr="00EF29AA" w:rsidRDefault="00EF29AA" w:rsidP="00EF29AA">
      <w:pPr>
        <w:pStyle w:val="EndNoteBibliography"/>
        <w:spacing w:after="0"/>
        <w:ind w:left="720" w:hanging="720"/>
      </w:pPr>
      <w:r w:rsidRPr="00EF29AA">
        <w:t>[47]</w:t>
      </w:r>
      <w:r w:rsidRPr="00EF29AA">
        <w:tab/>
        <w:t xml:space="preserve">J. Verbrugge, "La tolérance du tissu osseux vis-à-vis du magnésium métallique," </w:t>
      </w:r>
      <w:r w:rsidRPr="00EF29AA">
        <w:rPr>
          <w:i/>
        </w:rPr>
        <w:t xml:space="preserve">Presse méd, </w:t>
      </w:r>
      <w:r w:rsidRPr="00EF29AA">
        <w:t>vol. 55, pp. 1112-1114, 1933.</w:t>
      </w:r>
    </w:p>
    <w:p w14:paraId="627E0BE9" w14:textId="77777777" w:rsidR="00EF29AA" w:rsidRPr="00EF29AA" w:rsidRDefault="00EF29AA" w:rsidP="00EF29AA">
      <w:pPr>
        <w:pStyle w:val="EndNoteBibliography"/>
        <w:spacing w:after="0"/>
        <w:ind w:left="720" w:hanging="720"/>
      </w:pPr>
      <w:r w:rsidRPr="00EF29AA">
        <w:t>[48]</w:t>
      </w:r>
      <w:r w:rsidRPr="00EF29AA">
        <w:tab/>
        <w:t xml:space="preserve">A. Lambotte, "L’utilisation du magnesium comme materiel perdu dans l’osteosynthèse," </w:t>
      </w:r>
      <w:r w:rsidRPr="00EF29AA">
        <w:rPr>
          <w:i/>
        </w:rPr>
        <w:t xml:space="preserve">Bull Mem Soc Nat Chir, </w:t>
      </w:r>
      <w:r w:rsidRPr="00EF29AA">
        <w:t>vol. 28, pp. 1325-1334, 1932.</w:t>
      </w:r>
    </w:p>
    <w:p w14:paraId="2E53336E" w14:textId="77777777" w:rsidR="00EF29AA" w:rsidRPr="00EF29AA" w:rsidRDefault="00EF29AA" w:rsidP="00EF29AA">
      <w:pPr>
        <w:pStyle w:val="EndNoteBibliography"/>
        <w:spacing w:after="0"/>
        <w:ind w:left="720" w:hanging="720"/>
      </w:pPr>
      <w:r w:rsidRPr="00EF29AA">
        <w:t>[49]</w:t>
      </w:r>
      <w:r w:rsidRPr="00EF29AA">
        <w:tab/>
        <w:t xml:space="preserve">P. A. Schweitzer, </w:t>
      </w:r>
      <w:r w:rsidRPr="00EF29AA">
        <w:rPr>
          <w:i/>
        </w:rPr>
        <w:t>Fundamentals of corrosion: mechanisms, causes, and preventative methods</w:t>
      </w:r>
      <w:r w:rsidRPr="00EF29AA">
        <w:t>: CRC Press, 2009.</w:t>
      </w:r>
    </w:p>
    <w:p w14:paraId="2818E498" w14:textId="77777777" w:rsidR="00EF29AA" w:rsidRPr="00EF29AA" w:rsidRDefault="00EF29AA" w:rsidP="00EF29AA">
      <w:pPr>
        <w:pStyle w:val="EndNoteBibliography"/>
        <w:spacing w:after="0"/>
        <w:ind w:left="720" w:hanging="720"/>
      </w:pPr>
      <w:r w:rsidRPr="00EF29AA">
        <w:t>[50]</w:t>
      </w:r>
      <w:r w:rsidRPr="00EF29AA">
        <w:tab/>
        <w:t xml:space="preserve">X. Gu, Y. Zheng, S. Zhong, T. Xi, J. Wang, and W. Wang, "Corrosion of, and cellular responses to Mg–Zn–Ca bulk metallic glasses," </w:t>
      </w:r>
      <w:r w:rsidRPr="00EF29AA">
        <w:rPr>
          <w:i/>
        </w:rPr>
        <w:t xml:space="preserve">Biomaterials, </w:t>
      </w:r>
      <w:r w:rsidRPr="00EF29AA">
        <w:t>vol. 31, pp. 1093-1103, 2// 2010.</w:t>
      </w:r>
    </w:p>
    <w:p w14:paraId="6B105C6E" w14:textId="77777777" w:rsidR="00EF29AA" w:rsidRPr="00EF29AA" w:rsidRDefault="00EF29AA" w:rsidP="00EF29AA">
      <w:pPr>
        <w:pStyle w:val="EndNoteBibliography"/>
        <w:spacing w:after="0"/>
        <w:ind w:left="720" w:hanging="720"/>
      </w:pPr>
      <w:r w:rsidRPr="00EF29AA">
        <w:t>[51]</w:t>
      </w:r>
      <w:r w:rsidRPr="00EF29AA">
        <w:tab/>
        <w:t>X. Zhou, K. D. Ralston, K. J. Laws, J. D. Cao, R. K. Gupta, M. Ferry</w:t>
      </w:r>
      <w:r w:rsidRPr="00EF29AA">
        <w:rPr>
          <w:i/>
        </w:rPr>
        <w:t>, et al.</w:t>
      </w:r>
      <w:r w:rsidRPr="00EF29AA">
        <w:t xml:space="preserve">, "Effect of the Degree of Crystallinity on the Electrochemical Behavior of Mg65Cu25Y10 and Mg70Zn25Ca5 Bulk Metallic Glasses," </w:t>
      </w:r>
      <w:r w:rsidRPr="00EF29AA">
        <w:rPr>
          <w:i/>
        </w:rPr>
        <w:t xml:space="preserve">Corrosion, </w:t>
      </w:r>
      <w:r w:rsidRPr="00EF29AA">
        <w:t>vol. 69, pp. 781-792, 2013/08/01 2013.</w:t>
      </w:r>
    </w:p>
    <w:p w14:paraId="17519D86" w14:textId="77777777" w:rsidR="00EF29AA" w:rsidRPr="00EF29AA" w:rsidRDefault="00EF29AA" w:rsidP="00EF29AA">
      <w:pPr>
        <w:pStyle w:val="EndNoteBibliography"/>
        <w:spacing w:after="0"/>
        <w:ind w:left="720" w:hanging="720"/>
      </w:pPr>
      <w:r w:rsidRPr="00EF29AA">
        <w:t>[52]</w:t>
      </w:r>
      <w:r w:rsidRPr="00EF29AA">
        <w:tab/>
        <w:t xml:space="preserve">J. D. Cao, K. J. Laws, N. Birbilis, and M. Ferry, "Potentiodynamic polarisation study of bulk metallic glasses based on the Mg–Zn–Ca ternary system," </w:t>
      </w:r>
      <w:r w:rsidRPr="00EF29AA">
        <w:rPr>
          <w:i/>
        </w:rPr>
        <w:t xml:space="preserve">Corrosion Engineering, Science and Technology, </w:t>
      </w:r>
      <w:r w:rsidRPr="00EF29AA">
        <w:t>vol. 47, pp. 329-334, 2012.</w:t>
      </w:r>
    </w:p>
    <w:p w14:paraId="0815CCC8" w14:textId="77777777" w:rsidR="00EF29AA" w:rsidRPr="00EF29AA" w:rsidRDefault="00EF29AA" w:rsidP="00EF29AA">
      <w:pPr>
        <w:pStyle w:val="EndNoteBibliography"/>
        <w:spacing w:after="0"/>
        <w:ind w:left="720" w:hanging="720"/>
      </w:pPr>
      <w:r w:rsidRPr="00EF29AA">
        <w:t>[53]</w:t>
      </w:r>
      <w:r w:rsidRPr="00EF29AA">
        <w:tab/>
        <w:t xml:space="preserve">X. Gu, G. J. Shiflet, F. Q. Guo, and S. J. Poon, "Mg–Ca–Zn Bulk Metallic Glasses with High Strength and Significant Ductility," </w:t>
      </w:r>
      <w:r w:rsidRPr="00EF29AA">
        <w:rPr>
          <w:i/>
        </w:rPr>
        <w:t xml:space="preserve">Journal of Materials Research, </w:t>
      </w:r>
      <w:r w:rsidRPr="00EF29AA">
        <w:t>vol. 20, pp. 1935-1938, 2005.</w:t>
      </w:r>
    </w:p>
    <w:p w14:paraId="55450037" w14:textId="77777777" w:rsidR="00EF29AA" w:rsidRPr="00EF29AA" w:rsidRDefault="00EF29AA" w:rsidP="00EF29AA">
      <w:pPr>
        <w:pStyle w:val="EndNoteBibliography"/>
        <w:ind w:left="720" w:hanging="720"/>
      </w:pPr>
      <w:r w:rsidRPr="00EF29AA">
        <w:t>[54]</w:t>
      </w:r>
      <w:r w:rsidRPr="00EF29AA">
        <w:tab/>
        <w:t>D. Ehrler, "Investigation of the Corrosive and Mechanical Properties of Melt-Spun Amorphous MgZn and MgXZn Ribbons (X = Al, Ca, La)," B. Zberg, Ed., ed. Department of Materials, ETH Zuerich: Thesis (M.Eng) - ETH Zuerich, 2008.</w:t>
      </w:r>
    </w:p>
    <w:p w14:paraId="24683B58" w14:textId="75D05B21" w:rsidR="007F06FC" w:rsidRDefault="004E0F86" w:rsidP="007F06FC">
      <w:r>
        <w:fldChar w:fldCharType="end"/>
      </w:r>
      <w:r w:rsidR="007F06FC">
        <w:br w:type="page"/>
      </w:r>
    </w:p>
    <w:p w14:paraId="08DC745E" w14:textId="45617614" w:rsidR="00FA7ED1" w:rsidRDefault="00FA7ED1" w:rsidP="00F5052B">
      <w:pPr>
        <w:pStyle w:val="Heading1"/>
      </w:pPr>
      <w:bookmarkStart w:id="173" w:name="_Toc419210585"/>
      <w:r>
        <w:lastRenderedPageBreak/>
        <w:t>Appendices</w:t>
      </w:r>
      <w:bookmarkEnd w:id="173"/>
    </w:p>
    <w:p w14:paraId="7DE9D0DE" w14:textId="303F8D61" w:rsidR="006C57DA" w:rsidRDefault="006C57DA" w:rsidP="006C57DA">
      <w:pPr>
        <w:pStyle w:val="Heading2"/>
      </w:pPr>
      <w:bookmarkStart w:id="174" w:name="_Toc419210586"/>
      <w:r>
        <w:t>Glossary</w:t>
      </w:r>
      <w:bookmarkEnd w:id="17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7734F0"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7734F0"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7734F0"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7734F0"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7734F0"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7734F0"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7734F0"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734F0"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734F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7734F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7734F0"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7734F0"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734F0"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734F0"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7734F0"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734F0"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734F0"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32DBA16C" w:rsidR="00FB00B1" w:rsidRPr="006C57DA" w:rsidRDefault="007734F0"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726A37" w:rsidRDefault="00726A37" w:rsidP="0055194A">
      <w:r>
        <w:rPr>
          <w:rStyle w:val="CommentReference"/>
        </w:rPr>
        <w:annotationRef/>
      </w:r>
      <w:r>
        <w:t xml:space="preserve">General abstract structure </w:t>
      </w:r>
    </w:p>
    <w:p w14:paraId="5C133A00" w14:textId="77777777" w:rsidR="00726A37" w:rsidRDefault="00726A37" w:rsidP="0055194A">
      <w:pPr>
        <w:ind w:left="720"/>
      </w:pPr>
      <w:r>
        <w:t>Problem investigated</w:t>
      </w:r>
    </w:p>
    <w:p w14:paraId="68A4F667" w14:textId="77777777" w:rsidR="00726A37" w:rsidRDefault="00726A37" w:rsidP="0055194A">
      <w:pPr>
        <w:ind w:left="720"/>
      </w:pPr>
      <w:r>
        <w:t>Procedures followed</w:t>
      </w:r>
    </w:p>
    <w:p w14:paraId="1B8DB68B" w14:textId="77777777" w:rsidR="00726A37" w:rsidRDefault="00726A37" w:rsidP="0055194A">
      <w:pPr>
        <w:ind w:left="720"/>
      </w:pPr>
      <w:r>
        <w:t>Principle results obtained</w:t>
      </w:r>
    </w:p>
    <w:p w14:paraId="39F0B3CC" w14:textId="00E2FB65" w:rsidR="00726A37" w:rsidRDefault="00726A37" w:rsidP="0055194A">
      <w:pPr>
        <w:ind w:left="720"/>
      </w:pPr>
      <w:r>
        <w:t>Major conclusion reached</w:t>
      </w:r>
    </w:p>
  </w:comment>
  <w:comment w:id="3" w:author="Scott Gleason" w:date="2014-11-21T09:12:00Z" w:initials="SG">
    <w:p w14:paraId="69C9E687" w14:textId="1A2D8ADE" w:rsidR="00726A37" w:rsidRDefault="00726A37">
      <w:pPr>
        <w:pStyle w:val="CommentText"/>
      </w:pPr>
      <w:r>
        <w:rPr>
          <w:rStyle w:val="CommentReference"/>
        </w:rPr>
        <w:annotationRef/>
      </w:r>
      <w:r>
        <w:t xml:space="preserve">Injection moulding? </w:t>
      </w:r>
    </w:p>
    <w:p w14:paraId="3C79335A" w14:textId="019DB4CB" w:rsidR="00726A37" w:rsidRDefault="00726A37">
      <w:pPr>
        <w:pStyle w:val="CommentText"/>
      </w:pPr>
      <w:r>
        <w:t xml:space="preserve">Wider spacer? </w:t>
      </w:r>
    </w:p>
    <w:p w14:paraId="7645C463" w14:textId="6D8BF748" w:rsidR="00726A37" w:rsidRDefault="00726A37">
      <w:pPr>
        <w:pStyle w:val="CommentText"/>
      </w:pPr>
      <w:r>
        <w:t>Pre-heat the mould?</w:t>
      </w:r>
    </w:p>
    <w:p w14:paraId="2D9A85F6" w14:textId="76765D1A" w:rsidR="00726A37" w:rsidRDefault="00726A37">
      <w:pPr>
        <w:pStyle w:val="CommentText"/>
      </w:pPr>
      <w:r>
        <w:t>Coat riser with more thermal conductive materials (Diamond?)</w:t>
      </w:r>
    </w:p>
    <w:p w14:paraId="1C11EB23" w14:textId="59B6C9AB" w:rsidR="00726A37" w:rsidRDefault="00726A37">
      <w:pPr>
        <w:pStyle w:val="CommentText"/>
      </w:pPr>
      <w:r>
        <w:t>Add a bottom riser to the mould to help it display air and get more fill…</w:t>
      </w:r>
    </w:p>
    <w:p w14:paraId="036CFD4A" w14:textId="28739C74" w:rsidR="00726A37" w:rsidRDefault="00726A37">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726A37" w:rsidRDefault="00726A37" w:rsidP="003703E9">
      <w:pPr>
        <w:pStyle w:val="CommentText"/>
      </w:pPr>
      <w:r>
        <w:rPr>
          <w:rStyle w:val="CommentReference"/>
        </w:rPr>
        <w:annotationRef/>
      </w:r>
      <w:r>
        <w:t>Ferry Meeting – Notes (5 November 2014)</w:t>
      </w:r>
    </w:p>
    <w:p w14:paraId="33491289" w14:textId="77777777" w:rsidR="00726A37" w:rsidRDefault="00726A37" w:rsidP="003703E9">
      <w:pPr>
        <w:pStyle w:val="CommentText"/>
      </w:pPr>
    </w:p>
    <w:p w14:paraId="1558DA27" w14:textId="77777777" w:rsidR="00726A37" w:rsidRDefault="00726A37"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726A37" w:rsidRDefault="00726A37" w:rsidP="003703E9">
      <w:pPr>
        <w:pStyle w:val="CommentText"/>
      </w:pPr>
    </w:p>
    <w:p w14:paraId="35E555D6" w14:textId="77777777" w:rsidR="00726A37" w:rsidRDefault="00726A37" w:rsidP="003703E9">
      <w:pPr>
        <w:pStyle w:val="CommentText"/>
      </w:pPr>
      <w:r>
        <w:t>Look at Thin films, and the newly discovered ultra-stable thin films.</w:t>
      </w:r>
    </w:p>
    <w:p w14:paraId="3A1AB667" w14:textId="77777777" w:rsidR="00726A37" w:rsidRDefault="00726A37" w:rsidP="003703E9">
      <w:pPr>
        <w:pStyle w:val="CommentText"/>
      </w:pPr>
    </w:p>
    <w:p w14:paraId="2DD46815" w14:textId="77777777" w:rsidR="00726A37" w:rsidRDefault="00726A37" w:rsidP="003703E9">
      <w:pPr>
        <w:pStyle w:val="CommentText"/>
      </w:pPr>
      <w:r>
        <w:t>Multiple deposition methods – PLD, RF, Magnetron</w:t>
      </w:r>
    </w:p>
    <w:p w14:paraId="48A9BF3A" w14:textId="77777777" w:rsidR="00726A37" w:rsidRDefault="00726A37" w:rsidP="003703E9">
      <w:pPr>
        <w:pStyle w:val="CommentText"/>
      </w:pPr>
    </w:p>
    <w:p w14:paraId="3319E67E" w14:textId="77777777" w:rsidR="00726A37" w:rsidRDefault="00726A37" w:rsidP="003703E9">
      <w:pPr>
        <w:pStyle w:val="CommentText"/>
      </w:pPr>
      <w:r>
        <w:t xml:space="preserve">Corrosion in Melbourne labs. </w:t>
      </w:r>
    </w:p>
    <w:p w14:paraId="03AC4220" w14:textId="77777777" w:rsidR="00726A37" w:rsidRDefault="00726A37" w:rsidP="003703E9">
      <w:pPr>
        <w:pStyle w:val="CommentText"/>
      </w:pPr>
    </w:p>
    <w:p w14:paraId="02716AA5" w14:textId="77777777" w:rsidR="00726A37" w:rsidRDefault="00726A37" w:rsidP="003703E9">
      <w:pPr>
        <w:pStyle w:val="CommentText"/>
      </w:pPr>
      <w:r>
        <w:t>Look at other compositions or metal systems</w:t>
      </w:r>
    </w:p>
    <w:p w14:paraId="5414E513" w14:textId="77777777" w:rsidR="00726A37" w:rsidRDefault="00726A37" w:rsidP="003703E9">
      <w:pPr>
        <w:pStyle w:val="CommentText"/>
      </w:pPr>
    </w:p>
    <w:p w14:paraId="781FD331" w14:textId="40A4FF64" w:rsidR="00726A37" w:rsidRDefault="00726A37" w:rsidP="003703E9">
      <w:pPr>
        <w:pStyle w:val="CommentText"/>
      </w:pPr>
      <w:r>
        <w:t xml:space="preserve">Modifying the machines/equipment to fit our purposes.  </w:t>
      </w:r>
    </w:p>
  </w:comment>
  <w:comment w:id="11" w:author="Scott Gleason" w:date="2015-05-13T12:48:00Z" w:initials="SG">
    <w:p w14:paraId="070FDF9C" w14:textId="01958530" w:rsidR="009340FE" w:rsidRDefault="009340FE">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726A37" w:rsidRDefault="00726A37">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726A37" w:rsidRDefault="00726A37">
      <w:pPr>
        <w:pStyle w:val="CommentText"/>
      </w:pPr>
      <w:r>
        <w:rPr>
          <w:rStyle w:val="CommentReference"/>
        </w:rPr>
        <w:annotationRef/>
      </w:r>
      <w:r>
        <w:t xml:space="preserve">Flush out STZ later. </w:t>
      </w:r>
    </w:p>
  </w:comment>
  <w:comment w:id="21" w:author="Scott Gleason" w:date="2015-05-12T15:01:00Z" w:initials="SG">
    <w:p w14:paraId="593E6DC2" w14:textId="3E94FDE5" w:rsidR="00726A37" w:rsidRDefault="00726A37">
      <w:pPr>
        <w:pStyle w:val="CommentText"/>
      </w:pPr>
      <w:r>
        <w:rPr>
          <w:rStyle w:val="CommentReference"/>
        </w:rPr>
        <w:annotationRef/>
      </w:r>
      <w:r>
        <w:t xml:space="preserve">Remember Tm is the highest temperature at which SCL can solidify via nucleation / crystallization. </w:t>
      </w:r>
    </w:p>
    <w:p w14:paraId="008D0F6A" w14:textId="77777777" w:rsidR="00726A37" w:rsidRDefault="00726A37">
      <w:pPr>
        <w:pStyle w:val="CommentText"/>
      </w:pPr>
    </w:p>
    <w:p w14:paraId="74DD105B" w14:textId="4F68B6E0" w:rsidR="00726A37" w:rsidRDefault="00726A37">
      <w:pPr>
        <w:pStyle w:val="CommentText"/>
      </w:pPr>
      <w:proofErr w:type="spellStart"/>
      <w:r>
        <w:t>Tg</w:t>
      </w:r>
      <w:proofErr w:type="spellEnd"/>
      <w:r>
        <w:t xml:space="preserve"> is the temperature at which SCL freezes in place</w:t>
      </w:r>
    </w:p>
    <w:p w14:paraId="5FC97A61" w14:textId="77777777" w:rsidR="00726A37" w:rsidRDefault="00726A37">
      <w:pPr>
        <w:pStyle w:val="CommentText"/>
      </w:pPr>
    </w:p>
    <w:p w14:paraId="7F3C8ED5" w14:textId="51406AF4" w:rsidR="00726A37" w:rsidRDefault="00726A37">
      <w:pPr>
        <w:pStyle w:val="CommentText"/>
      </w:pPr>
      <w:proofErr w:type="spellStart"/>
      <w:r>
        <w:t>Tg</w:t>
      </w:r>
      <w:proofErr w:type="spellEnd"/>
      <w:r>
        <w:t xml:space="preserve"> &lt; Tm!</w:t>
      </w:r>
    </w:p>
  </w:comment>
  <w:comment w:id="22" w:author="Scott Gleason" w:date="2014-10-16T17:09:00Z" w:initials="SG">
    <w:p w14:paraId="38F49FB2" w14:textId="334B5C04" w:rsidR="00726A37" w:rsidRDefault="00726A37">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726A37" w:rsidRDefault="00726A37">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6A37" w:rsidRDefault="00726A37">
      <w:pPr>
        <w:pStyle w:val="CommentText"/>
      </w:pPr>
    </w:p>
    <w:p w14:paraId="29A2EC08" w14:textId="09B598FB" w:rsidR="00726A37" w:rsidRDefault="00726A37">
      <w:pPr>
        <w:pStyle w:val="CommentText"/>
      </w:pPr>
      <w:r>
        <w:t>&amp; Structure does not possess the required kinetic energy to transform into the equilibrium state</w:t>
      </w:r>
    </w:p>
    <w:p w14:paraId="2ECC7E82" w14:textId="77777777" w:rsidR="0047650D" w:rsidRDefault="0047650D">
      <w:pPr>
        <w:pStyle w:val="CommentText"/>
      </w:pPr>
    </w:p>
    <w:p w14:paraId="761E05A2" w14:textId="77777777" w:rsidR="0047650D" w:rsidRDefault="0047650D">
      <w:pPr>
        <w:pStyle w:val="CommentText"/>
      </w:pPr>
    </w:p>
    <w:p w14:paraId="78CB11D5" w14:textId="3CF51D4C" w:rsidR="0047650D" w:rsidRDefault="0047650D">
      <w:pPr>
        <w:pStyle w:val="CommentText"/>
      </w:pPr>
      <w:r>
        <w:t xml:space="preserve">Gibbs Free Energy – Lower free energy means a process is more spontaneous. Therefore via thermos crystal is more stable than glass. </w:t>
      </w:r>
    </w:p>
  </w:comment>
  <w:comment w:id="28" w:author="Scott Gleason" w:date="2015-05-12T16:02:00Z" w:initials="SG">
    <w:p w14:paraId="0A2738A4" w14:textId="37C7B0EB" w:rsidR="00726A37" w:rsidRDefault="00726A37">
      <w:pPr>
        <w:pStyle w:val="CommentText"/>
      </w:pPr>
      <w:r>
        <w:rPr>
          <w:rStyle w:val="CommentReference"/>
        </w:rPr>
        <w:annotationRef/>
      </w:r>
      <w:r>
        <w:t xml:space="preserve">Maybe more this down to the processing section. </w:t>
      </w:r>
    </w:p>
  </w:comment>
  <w:comment w:id="29" w:author="Scott Gleason" w:date="2014-11-21T09:42:00Z" w:initials="SG">
    <w:p w14:paraId="449B3AFA" w14:textId="2F705C8E" w:rsidR="00726A37" w:rsidRDefault="00726A37">
      <w:pPr>
        <w:pStyle w:val="CommentText"/>
      </w:pPr>
      <w:r>
        <w:rPr>
          <w:rStyle w:val="CommentReference"/>
        </w:rPr>
        <w:annotationRef/>
      </w:r>
      <w:r>
        <w:t>Rejects heat!</w:t>
      </w:r>
    </w:p>
  </w:comment>
  <w:comment w:id="33" w:author="Scott Gleason" w:date="2014-11-21T09:50:00Z" w:initials="SG">
    <w:p w14:paraId="1C07ACBC" w14:textId="0ABAC59F" w:rsidR="00726A37" w:rsidRDefault="00726A37">
      <w:pPr>
        <w:pStyle w:val="CommentText"/>
      </w:pPr>
      <w:r>
        <w:rPr>
          <w:rStyle w:val="CommentReference"/>
        </w:rPr>
        <w:annotationRef/>
      </w:r>
      <w:r>
        <w:t>Diamond extracts heat several times faster than Cu. Could industrial diamond be used in BMG production?</w:t>
      </w:r>
    </w:p>
  </w:comment>
  <w:comment w:id="34" w:author="Scott Gleason" w:date="2015-05-12T16:08:00Z" w:initials="SG">
    <w:p w14:paraId="2F8C149F" w14:textId="17BDC341" w:rsidR="00726A37" w:rsidRDefault="00726A37">
      <w:pPr>
        <w:pStyle w:val="CommentText"/>
      </w:pPr>
      <w:r>
        <w:rPr>
          <w:rStyle w:val="CommentReference"/>
        </w:rPr>
        <w:annotationRef/>
      </w:r>
      <w:r>
        <w:t>Natural or air atmosphere?</w:t>
      </w:r>
    </w:p>
  </w:comment>
  <w:comment w:id="40" w:author="Scott Gleason" w:date="2014-08-21T16:07:00Z" w:initials="SG">
    <w:p w14:paraId="3675713B" w14:textId="77777777" w:rsidR="00726A37" w:rsidRDefault="00726A37"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4:14:00Z" w:initials="SG">
    <w:p w14:paraId="591DC902" w14:textId="3971F587" w:rsidR="00726A37" w:rsidRDefault="00726A37">
      <w:pPr>
        <w:pStyle w:val="CommentText"/>
      </w:pPr>
      <w:r>
        <w:rPr>
          <w:rStyle w:val="CommentReference"/>
        </w:rPr>
        <w:annotationRef/>
      </w:r>
      <w:r w:rsidR="00943D76">
        <w:t>The cooling rate achieved are estimated to be as much as 100K within the rotational relaxation time of the material (</w:t>
      </w:r>
      <w:r>
        <w:t>molecules</w:t>
      </w:r>
      <w:r w:rsidR="00943D76">
        <w:t>)</w:t>
      </w:r>
      <w:r>
        <w:t>!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8" w:author="Scott Gleason" w:date="2015-05-12T16:46:00Z" w:initials="SG">
    <w:p w14:paraId="63C3A85F" w14:textId="4B1D627F" w:rsidR="00726A37" w:rsidRDefault="00726A37">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1" w:author="Scott Gleason" w:date="2015-05-13T12:22:00Z" w:initials="SG">
    <w:p w14:paraId="415870A9" w14:textId="32CDA904" w:rsidR="00726A37" w:rsidRDefault="00726A37">
      <w:pPr>
        <w:pStyle w:val="CommentText"/>
      </w:pPr>
      <w:r>
        <w:rPr>
          <w:rStyle w:val="CommentReference"/>
        </w:rPr>
        <w:annotationRef/>
      </w:r>
      <w:r>
        <w:t>Most PLD have a rotating substrate.</w:t>
      </w:r>
    </w:p>
    <w:p w14:paraId="4DD300AC" w14:textId="52772E43" w:rsidR="00726A37" w:rsidRDefault="00726A37">
      <w:pPr>
        <w:pStyle w:val="CommentText"/>
      </w:pPr>
      <w:r>
        <w:t>Maybe put the vector back in.</w:t>
      </w:r>
    </w:p>
  </w:comment>
  <w:comment w:id="58" w:author="Scott Gleason" w:date="2015-05-05T10:55:00Z" w:initials="SG">
    <w:p w14:paraId="391BDBE7" w14:textId="7DD26785" w:rsidR="00726A37" w:rsidRDefault="00726A37"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726A37" w:rsidRDefault="00726A37">
      <w:pPr>
        <w:pStyle w:val="CommentText"/>
      </w:pPr>
      <w:r>
        <w:t xml:space="preserve">Thus the M atoms are neutral charge (not plasma) because they are not being impacted by electrons in the field. </w:t>
      </w:r>
    </w:p>
  </w:comment>
  <w:comment w:id="59" w:author="Scott Gleason" w:date="2015-05-05T16:00:00Z" w:initials="SG">
    <w:p w14:paraId="04B430C2" w14:textId="744A3754" w:rsidR="00726A37" w:rsidRDefault="00726A37">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3" w:author="Scott Gleason" w:date="2015-05-05T17:03:00Z" w:initials="SG">
    <w:p w14:paraId="4ABB79E8" w14:textId="6BB482C6" w:rsidR="00726A37" w:rsidRDefault="00726A37">
      <w:pPr>
        <w:pStyle w:val="CommentText"/>
      </w:pPr>
      <w:r>
        <w:rPr>
          <w:rStyle w:val="CommentReference"/>
        </w:rPr>
        <w:annotationRef/>
      </w:r>
      <w:r>
        <w:t>Advantage of Sputtering is higher pressure than PLD. Maybe a better way to word this.</w:t>
      </w:r>
    </w:p>
  </w:comment>
  <w:comment w:id="65" w:author="Scott Gleason" w:date="2014-06-18T16:29:00Z" w:initials="SG">
    <w:p w14:paraId="7392C778" w14:textId="7C53CF22" w:rsidR="00726A37" w:rsidRDefault="00726A37">
      <w:pPr>
        <w:pStyle w:val="CommentText"/>
      </w:pPr>
      <w:r>
        <w:rPr>
          <w:rStyle w:val="CommentReference"/>
        </w:rPr>
        <w:annotationRef/>
      </w:r>
      <w:r>
        <w:t xml:space="preserve">Find more sources to back this up. </w:t>
      </w:r>
    </w:p>
    <w:p w14:paraId="2023111A" w14:textId="7DA1E204" w:rsidR="00726A37" w:rsidRDefault="00726A37">
      <w:pPr>
        <w:pStyle w:val="CommentText"/>
      </w:pPr>
      <w:r>
        <w:t xml:space="preserve">Jake got closer to this conclusion, but did not quite make it. </w:t>
      </w:r>
    </w:p>
  </w:comment>
  <w:comment w:id="67" w:author="Scott Gleason" w:date="2014-06-26T17:41:00Z" w:initials="SG">
    <w:p w14:paraId="6071D9FE" w14:textId="4510F8DD" w:rsidR="00726A37" w:rsidRDefault="00726A37">
      <w:pPr>
        <w:pStyle w:val="CommentText"/>
      </w:pPr>
      <w:r>
        <w:rPr>
          <w:rStyle w:val="CommentReference"/>
        </w:rPr>
        <w:annotationRef/>
      </w:r>
      <w:r>
        <w:t xml:space="preserve">Can you do this to make it clear these are ‘combination sputtering’ references? </w:t>
      </w:r>
    </w:p>
    <w:p w14:paraId="373345FE" w14:textId="3B80BF4E" w:rsidR="00726A37" w:rsidRDefault="00726A37">
      <w:pPr>
        <w:pStyle w:val="CommentText"/>
      </w:pPr>
      <w:r>
        <w:t>Or do they have to go at the end of the sentence where this information will be lost?</w:t>
      </w:r>
    </w:p>
  </w:comment>
  <w:comment w:id="73" w:author="Scott Gleason" w:date="2014-10-17T17:06:00Z" w:initials="SG">
    <w:p w14:paraId="386C9301" w14:textId="7CF645B1" w:rsidR="00726A37" w:rsidRDefault="00726A37">
      <w:pPr>
        <w:pStyle w:val="CommentText"/>
      </w:pPr>
      <w:r>
        <w:rPr>
          <w:rStyle w:val="CommentReference"/>
        </w:rPr>
        <w:annotationRef/>
      </w:r>
      <w:r>
        <w:t>SMG corrosion has not been studied!!!</w:t>
      </w:r>
    </w:p>
  </w:comment>
  <w:comment w:id="74" w:author="Scott Gleason" w:date="2015-04-27T11:35:00Z" w:initials="SG">
    <w:p w14:paraId="70ED658B" w14:textId="5D27C98E" w:rsidR="00726A37" w:rsidRDefault="00726A37">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5" w:author="Scott Gleason" w:date="2015-04-08T14:26:00Z" w:initials="SG">
    <w:p w14:paraId="75842B46" w14:textId="5A02E427" w:rsidR="00726A37" w:rsidRDefault="00726A37">
      <w:pPr>
        <w:pStyle w:val="CommentText"/>
      </w:pPr>
      <w:r>
        <w:rPr>
          <w:rStyle w:val="CommentReference"/>
        </w:rPr>
        <w:annotationRef/>
      </w:r>
      <w:r>
        <w:t>Normally would expect faster cooled glass to be less dense. Check this.</w:t>
      </w:r>
    </w:p>
  </w:comment>
  <w:comment w:id="76" w:author="Scott Gleason" w:date="2014-11-24T14:38:00Z" w:initials="SG">
    <w:p w14:paraId="6BC90AED" w14:textId="3085C581" w:rsidR="00726A37" w:rsidRDefault="00726A37">
      <w:pPr>
        <w:pStyle w:val="CommentText"/>
      </w:pPr>
      <w:r>
        <w:rPr>
          <w:rStyle w:val="CommentReference"/>
        </w:rPr>
        <w:annotationRef/>
      </w:r>
      <w:r>
        <w:t>Can probably cut this so next section is less redundant</w:t>
      </w:r>
    </w:p>
  </w:comment>
  <w:comment w:id="78" w:author="Scott Gleason" w:date="2014-10-06T10:56:00Z" w:initials="SG">
    <w:p w14:paraId="32764B25" w14:textId="77777777" w:rsidR="00726A37" w:rsidRDefault="00726A37">
      <w:pPr>
        <w:pStyle w:val="CommentText"/>
      </w:pPr>
      <w:r>
        <w:rPr>
          <w:rStyle w:val="CommentReference"/>
        </w:rPr>
        <w:annotationRef/>
      </w:r>
      <w:r>
        <w:t xml:space="preserve">Add more sources here. </w:t>
      </w:r>
    </w:p>
    <w:p w14:paraId="15FE4494" w14:textId="77777777" w:rsidR="00726A37" w:rsidRDefault="00726A37">
      <w:pPr>
        <w:pStyle w:val="CommentText"/>
      </w:pPr>
    </w:p>
    <w:p w14:paraId="4CD99E03" w14:textId="40D8B83C" w:rsidR="00726A37" w:rsidRDefault="00726A37">
      <w:pPr>
        <w:pStyle w:val="CommentText"/>
      </w:pPr>
      <w:r>
        <w:t>Number 26 (Middle ref in next sentence)?</w:t>
      </w:r>
    </w:p>
  </w:comment>
  <w:comment w:id="79" w:author="Scott Gleason" w:date="2014-06-30T15:04:00Z" w:initials="SG">
    <w:p w14:paraId="787F71A8" w14:textId="1B776D6D" w:rsidR="00726A37" w:rsidRPr="00D53AC4" w:rsidRDefault="00726A37"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0" w:author="Scott Gleason" w:date="2014-06-25T12:14:00Z" w:initials="SG">
    <w:p w14:paraId="1F9C0C46" w14:textId="31846813" w:rsidR="00726A37" w:rsidRDefault="00726A37"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6A37" w:rsidRDefault="00726A37"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1" w:author="Scott Gleason" w:date="2015-05-06T12:03:00Z" w:initials="SG">
    <w:p w14:paraId="75FA0C3C" w14:textId="61FC9110" w:rsidR="00726A37" w:rsidRDefault="00726A37">
      <w:pPr>
        <w:pStyle w:val="CommentText"/>
      </w:pPr>
      <w:r>
        <w:rPr>
          <w:rStyle w:val="CommentReference"/>
        </w:rPr>
        <w:annotationRef/>
      </w:r>
      <w:r>
        <w:t xml:space="preserve">Organic glasses are carbon based, molecular are Si or other elements. </w:t>
      </w:r>
    </w:p>
  </w:comment>
  <w:comment w:id="86" w:author="Scott Gleason" w:date="2015-05-06T14:02:00Z" w:initials="SG">
    <w:p w14:paraId="7A0A1483" w14:textId="7A26CAAF" w:rsidR="00726A37" w:rsidRDefault="00726A37">
      <w:pPr>
        <w:pStyle w:val="CommentText"/>
      </w:pPr>
      <w:r>
        <w:rPr>
          <w:rStyle w:val="CommentReference"/>
        </w:rPr>
        <w:annotationRef/>
      </w:r>
      <w:r>
        <w:t xml:space="preserve">Melting of solid to liquid is an endothermic reaction (i.e. heat needs to be supplied to the reaction). </w:t>
      </w:r>
    </w:p>
  </w:comment>
  <w:comment w:id="87" w:author="Scott Gleason" w:date="2014-11-24T14:57:00Z" w:initials="SG">
    <w:p w14:paraId="40392668" w14:textId="190F99BA" w:rsidR="00726A37" w:rsidRDefault="00726A37">
      <w:pPr>
        <w:pStyle w:val="CommentText"/>
      </w:pPr>
      <w:r>
        <w:rPr>
          <w:rStyle w:val="CommentReference"/>
        </w:rPr>
        <w:annotationRef/>
      </w:r>
      <w:r>
        <w:t xml:space="preserve">Find a proper/ full definition of </w:t>
      </w:r>
      <w:proofErr w:type="spellStart"/>
      <w:r>
        <w:t>Tf</w:t>
      </w:r>
      <w:proofErr w:type="spellEnd"/>
      <w:r>
        <w:t>!</w:t>
      </w:r>
    </w:p>
  </w:comment>
  <w:comment w:id="88" w:author="Scott Gleason" w:date="2014-10-01T16:23:00Z" w:initials="SG">
    <w:p w14:paraId="3A6D5AC7" w14:textId="4E21D33D" w:rsidR="00726A37" w:rsidRDefault="00726A37">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2" w:author="Scott Gleason" w:date="2015-05-06T14:14:00Z" w:initials="SG">
    <w:p w14:paraId="1F6F148D" w14:textId="232DDD0A" w:rsidR="00726A37" w:rsidRDefault="00726A37">
      <w:pPr>
        <w:pStyle w:val="CommentText"/>
      </w:pPr>
      <w:r>
        <w:rPr>
          <w:rStyle w:val="CommentReference"/>
        </w:rPr>
        <w:annotationRef/>
      </w:r>
      <w:r>
        <w:t xml:space="preserve">Technically this may be Organic (paper figure of molecular structure has C-rings). </w:t>
      </w:r>
    </w:p>
  </w:comment>
  <w:comment w:id="94" w:author="Scott Gleason" w:date="2014-06-30T14:12:00Z" w:initials="SG">
    <w:p w14:paraId="1035DF7D" w14:textId="014FDDF8" w:rsidR="00726A37" w:rsidRDefault="00726A37">
      <w:pPr>
        <w:pStyle w:val="CommentText"/>
      </w:pPr>
      <w:r>
        <w:rPr>
          <w:rStyle w:val="CommentReference"/>
        </w:rPr>
        <w:annotationRef/>
      </w:r>
      <w:r>
        <w:t xml:space="preserve">Have some other references around this point. Should have a look at them. </w:t>
      </w:r>
    </w:p>
  </w:comment>
  <w:comment w:id="98" w:author="Scott Gleason" w:date="2014-10-01T16:26:00Z" w:initials="SG">
    <w:p w14:paraId="11D90264" w14:textId="4FBD91C2" w:rsidR="00726A37" w:rsidRDefault="00726A37">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3" w:author="Scott Gleason" w:date="2014-11-21T10:51:00Z" w:initials="SG">
    <w:p w14:paraId="0660CD82" w14:textId="189FBB5C" w:rsidR="00726A37" w:rsidRDefault="00726A37">
      <w:pPr>
        <w:pStyle w:val="CommentText"/>
      </w:pPr>
      <w:r>
        <w:rPr>
          <w:rStyle w:val="CommentReference"/>
        </w:rPr>
        <w:annotationRef/>
      </w:r>
      <w:proofErr w:type="spellStart"/>
      <w:r>
        <w:t>Nakamaya</w:t>
      </w:r>
      <w:proofErr w:type="spellEnd"/>
      <w:r>
        <w:t xml:space="preserve"> paper has a similar conclusion. Try to combine here. </w:t>
      </w:r>
    </w:p>
  </w:comment>
  <w:comment w:id="104" w:author="Scott Gleason" w:date="2014-11-21T10:52:00Z" w:initials="SG">
    <w:p w14:paraId="2DCDCF5C" w14:textId="21A09CAE" w:rsidR="00726A37" w:rsidRDefault="00726A37">
      <w:pPr>
        <w:pStyle w:val="CommentText"/>
      </w:pPr>
      <w:r>
        <w:rPr>
          <w:rStyle w:val="CommentReference"/>
        </w:rPr>
        <w:annotationRef/>
      </w:r>
      <w:r>
        <w:t xml:space="preserve">Conclusion made by other paper, but for ‘dense’ glasses. </w:t>
      </w:r>
    </w:p>
  </w:comment>
  <w:comment w:id="105" w:author="Scott Gleason" w:date="2014-11-19T16:34:00Z" w:initials="SG">
    <w:p w14:paraId="3550DD9F" w14:textId="522BC536" w:rsidR="00726A37" w:rsidRDefault="00726A37">
      <w:pPr>
        <w:pStyle w:val="CommentText"/>
      </w:pPr>
      <w:r>
        <w:rPr>
          <w:rStyle w:val="CommentReference"/>
        </w:rPr>
        <w:annotationRef/>
      </w:r>
      <w:r>
        <w:t>Angell paper says m=40 is the lower limit for SMGs. This is about Yu’s m value…</w:t>
      </w:r>
    </w:p>
    <w:p w14:paraId="29A78B0A" w14:textId="77777777" w:rsidR="00726A37" w:rsidRDefault="00726A37">
      <w:pPr>
        <w:pStyle w:val="CommentText"/>
      </w:pPr>
    </w:p>
    <w:p w14:paraId="1B8DD195" w14:textId="7432A458" w:rsidR="00726A37" w:rsidRDefault="00726A37">
      <w:pPr>
        <w:pStyle w:val="CommentText"/>
      </w:pPr>
      <w:r>
        <w:t>Re-read both papers and rewrite this section.</w:t>
      </w:r>
    </w:p>
  </w:comment>
  <w:comment w:id="109" w:author="Scott Gleason" w:date="2014-09-29T11:57:00Z" w:initials="SG">
    <w:p w14:paraId="75C6969C" w14:textId="5AF36447" w:rsidR="00726A37" w:rsidRDefault="00726A37">
      <w:pPr>
        <w:pStyle w:val="CommentText"/>
      </w:pPr>
      <w:r>
        <w:rPr>
          <w:rStyle w:val="CommentReference"/>
        </w:rPr>
        <w:annotationRef/>
      </w:r>
      <w:r>
        <w:t xml:space="preserve">Assuming this based on the definition. </w:t>
      </w:r>
    </w:p>
  </w:comment>
  <w:comment w:id="111" w:author="Scott Gleason" w:date="2015-01-05T14:59:00Z" w:initials="SG">
    <w:p w14:paraId="4DA7450C" w14:textId="158DC6BA" w:rsidR="00726A37" w:rsidRDefault="00726A37">
      <w:pPr>
        <w:pStyle w:val="CommentText"/>
      </w:pPr>
      <w:r>
        <w:rPr>
          <w:rStyle w:val="CommentReference"/>
        </w:rPr>
        <w:annotationRef/>
      </w:r>
      <w:r>
        <w:t>Normal Glasses only has SRO</w:t>
      </w:r>
    </w:p>
    <w:p w14:paraId="3ABA5422" w14:textId="2E19B7CE" w:rsidR="00726A37" w:rsidRDefault="00726A37">
      <w:pPr>
        <w:pStyle w:val="CommentText"/>
      </w:pPr>
      <w:r>
        <w:t>Crystals have LRO (Donald S. of MIT)</w:t>
      </w:r>
    </w:p>
    <w:p w14:paraId="193A6902" w14:textId="77777777" w:rsidR="00726A37" w:rsidRDefault="00726A37">
      <w:pPr>
        <w:pStyle w:val="CommentText"/>
      </w:pPr>
    </w:p>
    <w:p w14:paraId="2010490F" w14:textId="2DEF2DAB" w:rsidR="00726A37" w:rsidRDefault="00726A37">
      <w:pPr>
        <w:pStyle w:val="CommentText"/>
      </w:pPr>
      <w:r>
        <w:t>So MRO is not a typical situation.</w:t>
      </w:r>
    </w:p>
  </w:comment>
  <w:comment w:id="112" w:author="Scott Gleason" w:date="2015-05-06T15:58:00Z" w:initials="SG">
    <w:p w14:paraId="420999B6" w14:textId="01AC65E6" w:rsidR="00726A37" w:rsidRDefault="00726A37">
      <w:pPr>
        <w:pStyle w:val="CommentText"/>
      </w:pPr>
      <w:r>
        <w:rPr>
          <w:rStyle w:val="CommentReference"/>
        </w:rPr>
        <w:annotationRef/>
      </w:r>
      <w:r>
        <w:t xml:space="preserve">Think 3D printing layering. </w:t>
      </w:r>
    </w:p>
  </w:comment>
  <w:comment w:id="114" w:author="Scott Gleason" w:date="2014-11-17T17:40:00Z" w:initials="SG">
    <w:p w14:paraId="7EA8256A" w14:textId="2CC23209" w:rsidR="00726A37" w:rsidRDefault="00726A37">
      <w:pPr>
        <w:pStyle w:val="CommentText"/>
      </w:pPr>
      <w:r>
        <w:rPr>
          <w:rStyle w:val="CommentReference"/>
        </w:rPr>
        <w:annotationRef/>
      </w:r>
      <w:r>
        <w:t xml:space="preserve">Would even slower rates produce SMG? </w:t>
      </w:r>
    </w:p>
    <w:p w14:paraId="6D9CA065" w14:textId="4F74C83B" w:rsidR="00726A37" w:rsidRDefault="00726A37">
      <w:pPr>
        <w:pStyle w:val="CommentText"/>
      </w:pPr>
      <w:r>
        <w:t xml:space="preserve">Check their parameters again. </w:t>
      </w:r>
    </w:p>
  </w:comment>
  <w:comment w:id="119" w:author="Scott Gleason" w:date="2014-11-13T16:37:00Z" w:initials="SG">
    <w:p w14:paraId="7E3260BC" w14:textId="65EED415" w:rsidR="00726A37" w:rsidRDefault="00726A37" w:rsidP="007B4C64">
      <w:pPr>
        <w:rPr>
          <w:b/>
        </w:rPr>
      </w:pPr>
      <w:r>
        <w:rPr>
          <w:rStyle w:val="CommentReference"/>
        </w:rPr>
        <w:annotationRef/>
      </w:r>
      <w:r>
        <w:rPr>
          <w:b/>
        </w:rPr>
        <w:t>Outline for 3.4</w:t>
      </w:r>
    </w:p>
    <w:p w14:paraId="2994DA8D" w14:textId="6DB5FAD0" w:rsidR="00726A37" w:rsidRPr="00001C88" w:rsidRDefault="00726A37" w:rsidP="007B4C64">
      <w:pPr>
        <w:ind w:left="720"/>
        <w:rPr>
          <w:b/>
        </w:rPr>
      </w:pPr>
      <w:r w:rsidRPr="00001C88">
        <w:rPr>
          <w:b/>
        </w:rPr>
        <w:t>Human Body bio-compatibility requirements</w:t>
      </w:r>
    </w:p>
    <w:p w14:paraId="4E912472" w14:textId="77777777" w:rsidR="00726A37" w:rsidRPr="00001C88" w:rsidRDefault="00726A37" w:rsidP="007B4C64">
      <w:pPr>
        <w:ind w:left="720"/>
        <w:rPr>
          <w:b/>
        </w:rPr>
      </w:pPr>
      <w:r w:rsidRPr="00001C88">
        <w:rPr>
          <w:b/>
        </w:rPr>
        <w:t>Current bio-material limitations</w:t>
      </w:r>
    </w:p>
    <w:p w14:paraId="312FFF5C" w14:textId="77777777" w:rsidR="00726A37" w:rsidRPr="00001C88" w:rsidRDefault="00726A37" w:rsidP="007B4C64">
      <w:pPr>
        <w:ind w:left="720"/>
        <w:rPr>
          <w:b/>
        </w:rPr>
      </w:pPr>
      <w:r w:rsidRPr="00001C88">
        <w:rPr>
          <w:b/>
        </w:rPr>
        <w:t>Constant elements rolls in body</w:t>
      </w:r>
    </w:p>
    <w:p w14:paraId="19642D03" w14:textId="77777777" w:rsidR="00726A37" w:rsidRDefault="00726A37" w:rsidP="007B4C64">
      <w:pPr>
        <w:ind w:left="720"/>
        <w:rPr>
          <w:b/>
        </w:rPr>
      </w:pPr>
      <w:r>
        <w:rPr>
          <w:b/>
        </w:rPr>
        <w:t>Corrosion</w:t>
      </w:r>
    </w:p>
    <w:p w14:paraId="331F9598" w14:textId="77777777" w:rsidR="00726A37" w:rsidRPr="00001C88" w:rsidRDefault="00726A37" w:rsidP="007B4C64">
      <w:pPr>
        <w:ind w:left="720"/>
        <w:rPr>
          <w:b/>
        </w:rPr>
      </w:pPr>
      <w:r w:rsidRPr="00001C88">
        <w:rPr>
          <w:b/>
        </w:rPr>
        <w:t xml:space="preserve">Hydrogen evolution </w:t>
      </w:r>
    </w:p>
    <w:p w14:paraId="5DBAC953" w14:textId="77777777" w:rsidR="00726A37" w:rsidRPr="00001C88" w:rsidRDefault="00726A37" w:rsidP="007B4C64">
      <w:pPr>
        <w:ind w:left="720"/>
        <w:rPr>
          <w:b/>
        </w:rPr>
      </w:pPr>
      <w:r w:rsidRPr="00001C88">
        <w:rPr>
          <w:b/>
        </w:rPr>
        <w:t xml:space="preserve">Pitting corrosion </w:t>
      </w:r>
    </w:p>
    <w:p w14:paraId="5C81EDB2" w14:textId="2B9B1D0C" w:rsidR="00726A37" w:rsidRPr="007B4C64" w:rsidRDefault="00726A37" w:rsidP="007B4C64">
      <w:pPr>
        <w:ind w:left="720"/>
        <w:rPr>
          <w:b/>
        </w:rPr>
      </w:pPr>
      <w:r>
        <w:rPr>
          <w:b/>
        </w:rPr>
        <w:t>Cell viability testing?</w:t>
      </w:r>
    </w:p>
  </w:comment>
  <w:comment w:id="123" w:author="Scott Gleason" w:date="2014-11-14T11:53:00Z" w:initials="SG">
    <w:p w14:paraId="1A9664F2" w14:textId="7EC068BF" w:rsidR="00726A37" w:rsidRDefault="00726A37">
      <w:pPr>
        <w:pStyle w:val="CommentText"/>
      </w:pPr>
      <w:r>
        <w:rPr>
          <w:rStyle w:val="CommentReference"/>
        </w:rPr>
        <w:annotationRef/>
      </w:r>
      <w:r>
        <w:t>Review article reference. Go back and add in the original reference later.</w:t>
      </w:r>
    </w:p>
  </w:comment>
  <w:comment w:id="124" w:author="Scott Gleason" w:date="2014-11-14T10:29:00Z" w:initials="SG">
    <w:p w14:paraId="2BC38322" w14:textId="3CA1E974" w:rsidR="00726A37" w:rsidRDefault="00726A37">
      <w:pPr>
        <w:pStyle w:val="CommentText"/>
      </w:pPr>
      <w:r>
        <w:rPr>
          <w:rStyle w:val="CommentReference"/>
        </w:rPr>
        <w:annotationRef/>
      </w:r>
      <w:r>
        <w:t>Should be additional sources to back this.</w:t>
      </w:r>
    </w:p>
  </w:comment>
  <w:comment w:id="128" w:author="Scott Gleason" w:date="2015-05-07T10:27:00Z" w:initials="SG">
    <w:p w14:paraId="5C4BF1BE" w14:textId="7E8862DC" w:rsidR="00726A37" w:rsidRDefault="00726A37">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9" w:author="Scott Gleason" w:date="2014-11-21T11:21:00Z" w:initials="SG">
    <w:p w14:paraId="69DAC1B6" w14:textId="0D85A7AC" w:rsidR="00726A37" w:rsidRDefault="00726A37">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5-07T10:37:00Z" w:initials="SG">
    <w:p w14:paraId="4F6D81B6" w14:textId="3E4512D0" w:rsidR="00726A37" w:rsidRDefault="00726A37">
      <w:pPr>
        <w:pStyle w:val="CommentText"/>
      </w:pPr>
      <w:r>
        <w:rPr>
          <w:rStyle w:val="CommentReference"/>
        </w:rPr>
        <w:annotationRef/>
      </w:r>
      <w:proofErr w:type="gramStart"/>
      <w:r>
        <w:t>i.e</w:t>
      </w:r>
      <w:proofErr w:type="gramEnd"/>
      <w:r>
        <w:t>. The Potential is a larger number</w:t>
      </w:r>
      <w:r>
        <w:br/>
        <w:t>( -1.0 V &lt; -0.5 V)</w:t>
      </w:r>
    </w:p>
  </w:comment>
  <w:comment w:id="138" w:author="Scott Gleason" w:date="2015-01-05T15:55:00Z" w:initials="SG">
    <w:p w14:paraId="4A762401" w14:textId="3EA20AE5" w:rsidR="00726A37" w:rsidRDefault="00726A37">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9" w:author="Scott Gleason" w:date="2015-02-11T17:25:00Z" w:initials="SG">
    <w:p w14:paraId="2591AB56" w14:textId="62BFFE33" w:rsidR="00726A37" w:rsidRDefault="00726A37">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3" w:author="Scott Gleason" w:date="2014-11-18T16:26:00Z" w:initials="SG">
    <w:p w14:paraId="02B9B6AE" w14:textId="77777777" w:rsidR="00726A37" w:rsidRDefault="00726A37" w:rsidP="003703E9">
      <w:pPr>
        <w:pStyle w:val="CommentText"/>
      </w:pPr>
      <w:r>
        <w:rPr>
          <w:rStyle w:val="CommentReference"/>
        </w:rPr>
        <w:annotationRef/>
      </w:r>
      <w:r>
        <w:t xml:space="preserve">Probably will be much closer to the 50 W end (Jake topped out at 55 W). </w:t>
      </w:r>
    </w:p>
    <w:p w14:paraId="29A1D6AD" w14:textId="77777777" w:rsidR="00726A37" w:rsidRDefault="00726A37"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726A37" w:rsidRDefault="00726A37" w:rsidP="003703E9">
      <w:pPr>
        <w:pStyle w:val="CommentText"/>
      </w:pPr>
      <w:r>
        <w:t xml:space="preserve">Therefore expect greater deposition efficiencies and to not require as much power. </w:t>
      </w:r>
    </w:p>
    <w:p w14:paraId="0DA7C884" w14:textId="77777777" w:rsidR="00726A37" w:rsidRDefault="00726A37" w:rsidP="003703E9">
      <w:pPr>
        <w:pStyle w:val="CommentText"/>
      </w:pPr>
      <w:proofErr w:type="spellStart"/>
      <w:r>
        <w:t>ZrCuNiAl</w:t>
      </w:r>
      <w:proofErr w:type="spellEnd"/>
      <w:r>
        <w:t xml:space="preserve"> used 50 – 150 W, but we cannot get power that high unless we use 3 inch targets (not practical).</w:t>
      </w:r>
    </w:p>
  </w:comment>
  <w:comment w:id="157" w:author="Scott Gleason" w:date="2014-11-21T11:41:00Z" w:initials="SG">
    <w:p w14:paraId="2B0E7DC3" w14:textId="06B26AAE" w:rsidR="00726A37" w:rsidRDefault="00726A37">
      <w:pPr>
        <w:pStyle w:val="CommentText"/>
      </w:pPr>
      <w:r>
        <w:rPr>
          <w:rStyle w:val="CommentReference"/>
        </w:rPr>
        <w:annotationRef/>
      </w:r>
      <w:r>
        <w:t>Wedge mould to get amorphous metal!</w:t>
      </w:r>
    </w:p>
  </w:comment>
  <w:comment w:id="165" w:author="Scott Gleason" w:date="2015-05-07T11:07:00Z" w:initials="SG">
    <w:p w14:paraId="3E037A9E" w14:textId="539335E1" w:rsidR="00726A37" w:rsidRDefault="00726A37">
      <w:pPr>
        <w:pStyle w:val="CommentText"/>
      </w:pPr>
      <w:r>
        <w:rPr>
          <w:rStyle w:val="CommentReference"/>
        </w:rPr>
        <w:annotationRef/>
      </w:r>
      <w:r>
        <w:t xml:space="preserve">These are all for 3mm targets. </w:t>
      </w:r>
    </w:p>
    <w:p w14:paraId="2BE6E2B0" w14:textId="5186DE91" w:rsidR="00726A37" w:rsidRDefault="00726A37">
      <w:pPr>
        <w:pStyle w:val="CommentText"/>
      </w:pPr>
      <w:r>
        <w:t>Now using 4mm targets.</w:t>
      </w:r>
    </w:p>
  </w:comment>
  <w:comment w:id="170" w:author="Scott Gleason" w:date="2015-01-05T16:32:00Z" w:initials="SG">
    <w:p w14:paraId="70B4113B" w14:textId="490A1FB5" w:rsidR="00726A37" w:rsidRDefault="00726A37">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D3E95" w14:textId="77777777" w:rsidR="007734F0" w:rsidRDefault="007734F0" w:rsidP="00693C3C">
      <w:pPr>
        <w:spacing w:after="0" w:line="240" w:lineRule="auto"/>
      </w:pPr>
      <w:r>
        <w:separator/>
      </w:r>
    </w:p>
  </w:endnote>
  <w:endnote w:type="continuationSeparator" w:id="0">
    <w:p w14:paraId="1E927BFD" w14:textId="77777777" w:rsidR="007734F0" w:rsidRDefault="007734F0"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6A37" w:rsidRDefault="00726A37">
        <w:pPr>
          <w:pStyle w:val="Footer"/>
          <w:jc w:val="center"/>
        </w:pPr>
        <w:r>
          <w:fldChar w:fldCharType="begin"/>
        </w:r>
        <w:r>
          <w:instrText xml:space="preserve"> PAGE   \* MERGEFORMAT </w:instrText>
        </w:r>
        <w:r>
          <w:fldChar w:fldCharType="separate"/>
        </w:r>
        <w:r w:rsidR="0047650D">
          <w:rPr>
            <w:noProof/>
          </w:rPr>
          <w:t>3</w:t>
        </w:r>
        <w:r>
          <w:rPr>
            <w:noProof/>
          </w:rPr>
          <w:fldChar w:fldCharType="end"/>
        </w:r>
      </w:p>
    </w:sdtContent>
  </w:sdt>
  <w:p w14:paraId="410BFEB8" w14:textId="77777777" w:rsidR="00726A37" w:rsidRDefault="00726A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5D5BAD" w14:textId="77777777" w:rsidR="007734F0" w:rsidRDefault="007734F0" w:rsidP="00693C3C">
      <w:pPr>
        <w:spacing w:after="0" w:line="240" w:lineRule="auto"/>
      </w:pPr>
      <w:r>
        <w:separator/>
      </w:r>
    </w:p>
  </w:footnote>
  <w:footnote w:type="continuationSeparator" w:id="0">
    <w:p w14:paraId="1362C014" w14:textId="77777777" w:rsidR="007734F0" w:rsidRDefault="007734F0"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6A37" w:rsidRPr="00262D5B" w:rsidRDefault="00726A37" w:rsidP="004B1F67">
    <w:pPr>
      <w:pStyle w:val="Header"/>
      <w:jc w:val="center"/>
      <w:rPr>
        <w:sz w:val="18"/>
        <w:szCs w:val="18"/>
      </w:rPr>
    </w:pPr>
    <w:r w:rsidRPr="00262D5B">
      <w:rPr>
        <w:sz w:val="18"/>
        <w:szCs w:val="18"/>
      </w:rPr>
      <w:t>University of New South Wales</w:t>
    </w:r>
  </w:p>
  <w:p w14:paraId="1DAB6E33" w14:textId="77777777" w:rsidR="00726A37" w:rsidRPr="00262D5B" w:rsidRDefault="00726A37" w:rsidP="004B1F67">
    <w:pPr>
      <w:pStyle w:val="Header"/>
      <w:jc w:val="center"/>
      <w:rPr>
        <w:sz w:val="18"/>
        <w:szCs w:val="18"/>
      </w:rPr>
    </w:pPr>
    <w:r w:rsidRPr="00262D5B">
      <w:rPr>
        <w:sz w:val="18"/>
        <w:szCs w:val="18"/>
      </w:rPr>
      <w:t>Faculty of Science</w:t>
    </w:r>
  </w:p>
  <w:p w14:paraId="54AF57E5" w14:textId="77777777" w:rsidR="00726A37" w:rsidRPr="004B1F67" w:rsidRDefault="00726A37"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0664"/>
    <w:rsid w:val="00771370"/>
    <w:rsid w:val="00771635"/>
    <w:rsid w:val="0077173B"/>
    <w:rsid w:val="00771F15"/>
    <w:rsid w:val="0077337C"/>
    <w:rsid w:val="007734F0"/>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5C58A-9DE7-4E0E-B476-3B6E9515E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8</TotalTime>
  <Pages>39</Pages>
  <Words>35446</Words>
  <Characters>202048</Characters>
  <Application>Microsoft Office Word</Application>
  <DocSecurity>0</DocSecurity>
  <Lines>1683</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69</cp:revision>
  <cp:lastPrinted>2015-05-12T06:14:00Z</cp:lastPrinted>
  <dcterms:created xsi:type="dcterms:W3CDTF">2015-04-22T05:10:00Z</dcterms:created>
  <dcterms:modified xsi:type="dcterms:W3CDTF">2015-05-14T04:32:00Z</dcterms:modified>
</cp:coreProperties>
</file>